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w:t>
            </w:r>
            <w:r>
              <w:rPr>
                <w:rFonts w:cs="Times New Roman"/>
              </w:rPr>
              <w:t>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77777777" w:rsidR="0087589B" w:rsidRPr="00DF3CAB" w:rsidRDefault="0087589B" w:rsidP="00CA4FD0">
            <w:pPr>
              <w:spacing w:line="36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4EB75F79" w14:textId="77777777" w:rsidR="00E50F14"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E50F14" w:rsidRPr="00FA3D62">
            <w:rPr>
              <w:rFonts w:cs="Times New Roman"/>
              <w:noProof/>
            </w:rPr>
            <w:t>LIST OF ABBREVIATIONS</w:t>
          </w:r>
          <w:r w:rsidR="00E50F14">
            <w:rPr>
              <w:noProof/>
            </w:rPr>
            <w:tab/>
          </w:r>
          <w:r w:rsidR="00E50F14">
            <w:rPr>
              <w:noProof/>
            </w:rPr>
            <w:fldChar w:fldCharType="begin"/>
          </w:r>
          <w:r w:rsidR="00E50F14">
            <w:rPr>
              <w:noProof/>
            </w:rPr>
            <w:instrText xml:space="preserve"> PAGEREF _Toc268811724 \h </w:instrText>
          </w:r>
          <w:r w:rsidR="00E50F14">
            <w:rPr>
              <w:noProof/>
            </w:rPr>
          </w:r>
          <w:r w:rsidR="00E50F14">
            <w:rPr>
              <w:noProof/>
            </w:rPr>
            <w:fldChar w:fldCharType="separate"/>
          </w:r>
          <w:r w:rsidR="00E50F14">
            <w:rPr>
              <w:noProof/>
            </w:rPr>
            <w:t>5</w:t>
          </w:r>
          <w:r w:rsidR="00E50F14">
            <w:rPr>
              <w:noProof/>
            </w:rPr>
            <w:fldChar w:fldCharType="end"/>
          </w:r>
        </w:p>
        <w:p w14:paraId="6BD6767A"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LIST OF TABLES</w:t>
          </w:r>
          <w:r>
            <w:rPr>
              <w:noProof/>
            </w:rPr>
            <w:tab/>
          </w:r>
          <w:r>
            <w:rPr>
              <w:noProof/>
            </w:rPr>
            <w:fldChar w:fldCharType="begin"/>
          </w:r>
          <w:r>
            <w:rPr>
              <w:noProof/>
            </w:rPr>
            <w:instrText xml:space="preserve"> PAGEREF _Toc268811725 \h </w:instrText>
          </w:r>
          <w:r>
            <w:rPr>
              <w:noProof/>
            </w:rPr>
          </w:r>
          <w:r>
            <w:rPr>
              <w:noProof/>
            </w:rPr>
            <w:fldChar w:fldCharType="separate"/>
          </w:r>
          <w:r>
            <w:rPr>
              <w:noProof/>
            </w:rPr>
            <w:t>6</w:t>
          </w:r>
          <w:r>
            <w:rPr>
              <w:noProof/>
            </w:rPr>
            <w:fldChar w:fldCharType="end"/>
          </w:r>
        </w:p>
        <w:p w14:paraId="1D8C1824"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LIST OF FIGURES</w:t>
          </w:r>
          <w:r>
            <w:rPr>
              <w:noProof/>
            </w:rPr>
            <w:tab/>
          </w:r>
          <w:r>
            <w:rPr>
              <w:noProof/>
            </w:rPr>
            <w:fldChar w:fldCharType="begin"/>
          </w:r>
          <w:r>
            <w:rPr>
              <w:noProof/>
            </w:rPr>
            <w:instrText xml:space="preserve"> PAGEREF _Toc268811726 \h </w:instrText>
          </w:r>
          <w:r>
            <w:rPr>
              <w:noProof/>
            </w:rPr>
          </w:r>
          <w:r>
            <w:rPr>
              <w:noProof/>
            </w:rPr>
            <w:fldChar w:fldCharType="separate"/>
          </w:r>
          <w:r>
            <w:rPr>
              <w:noProof/>
            </w:rPr>
            <w:t>7</w:t>
          </w:r>
          <w:r>
            <w:rPr>
              <w:noProof/>
            </w:rPr>
            <w:fldChar w:fldCharType="end"/>
          </w:r>
        </w:p>
        <w:p w14:paraId="2286CD42"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ABSTRACT</w:t>
          </w:r>
          <w:r>
            <w:rPr>
              <w:noProof/>
            </w:rPr>
            <w:tab/>
          </w:r>
          <w:r>
            <w:rPr>
              <w:noProof/>
            </w:rPr>
            <w:fldChar w:fldCharType="begin"/>
          </w:r>
          <w:r>
            <w:rPr>
              <w:noProof/>
            </w:rPr>
            <w:instrText xml:space="preserve"> PAGEREF _Toc268811727 \h </w:instrText>
          </w:r>
          <w:r>
            <w:rPr>
              <w:noProof/>
            </w:rPr>
          </w:r>
          <w:r>
            <w:rPr>
              <w:noProof/>
            </w:rPr>
            <w:fldChar w:fldCharType="separate"/>
          </w:r>
          <w:r>
            <w:rPr>
              <w:noProof/>
            </w:rPr>
            <w:t>8</w:t>
          </w:r>
          <w:r>
            <w:rPr>
              <w:noProof/>
            </w:rPr>
            <w:fldChar w:fldCharType="end"/>
          </w:r>
        </w:p>
        <w:p w14:paraId="287D2EF3"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DECLARATION</w:t>
          </w:r>
          <w:r>
            <w:rPr>
              <w:noProof/>
            </w:rPr>
            <w:tab/>
          </w:r>
          <w:r>
            <w:rPr>
              <w:noProof/>
            </w:rPr>
            <w:fldChar w:fldCharType="begin"/>
          </w:r>
          <w:r>
            <w:rPr>
              <w:noProof/>
            </w:rPr>
            <w:instrText xml:space="preserve"> PAGEREF _Toc268811728 \h </w:instrText>
          </w:r>
          <w:r>
            <w:rPr>
              <w:noProof/>
            </w:rPr>
          </w:r>
          <w:r>
            <w:rPr>
              <w:noProof/>
            </w:rPr>
            <w:fldChar w:fldCharType="separate"/>
          </w:r>
          <w:r>
            <w:rPr>
              <w:noProof/>
            </w:rPr>
            <w:t>10</w:t>
          </w:r>
          <w:r>
            <w:rPr>
              <w:noProof/>
            </w:rPr>
            <w:fldChar w:fldCharType="end"/>
          </w:r>
        </w:p>
        <w:p w14:paraId="657EEF2D"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INTELLECTUAL PROPERTY STATEMENT</w:t>
          </w:r>
          <w:r>
            <w:rPr>
              <w:noProof/>
            </w:rPr>
            <w:tab/>
          </w:r>
          <w:r>
            <w:rPr>
              <w:noProof/>
            </w:rPr>
            <w:fldChar w:fldCharType="begin"/>
          </w:r>
          <w:r>
            <w:rPr>
              <w:noProof/>
            </w:rPr>
            <w:instrText xml:space="preserve"> PAGEREF _Toc268811729 \h </w:instrText>
          </w:r>
          <w:r>
            <w:rPr>
              <w:noProof/>
            </w:rPr>
          </w:r>
          <w:r>
            <w:rPr>
              <w:noProof/>
            </w:rPr>
            <w:fldChar w:fldCharType="separate"/>
          </w:r>
          <w:r>
            <w:rPr>
              <w:noProof/>
            </w:rPr>
            <w:t>11</w:t>
          </w:r>
          <w:r>
            <w:rPr>
              <w:noProof/>
            </w:rPr>
            <w:fldChar w:fldCharType="end"/>
          </w:r>
        </w:p>
        <w:p w14:paraId="51AA7573"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ACKNOWLEDGMENT</w:t>
          </w:r>
          <w:r>
            <w:rPr>
              <w:noProof/>
            </w:rPr>
            <w:tab/>
          </w:r>
          <w:r>
            <w:rPr>
              <w:noProof/>
            </w:rPr>
            <w:fldChar w:fldCharType="begin"/>
          </w:r>
          <w:r>
            <w:rPr>
              <w:noProof/>
            </w:rPr>
            <w:instrText xml:space="preserve"> PAGEREF _Toc268811730 \h </w:instrText>
          </w:r>
          <w:r>
            <w:rPr>
              <w:noProof/>
            </w:rPr>
          </w:r>
          <w:r>
            <w:rPr>
              <w:noProof/>
            </w:rPr>
            <w:fldChar w:fldCharType="separate"/>
          </w:r>
          <w:r>
            <w:rPr>
              <w:noProof/>
            </w:rPr>
            <w:t>12</w:t>
          </w:r>
          <w:r>
            <w:rPr>
              <w:noProof/>
            </w:rPr>
            <w:fldChar w:fldCharType="end"/>
          </w:r>
        </w:p>
        <w:p w14:paraId="1368B065"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1</w:t>
          </w:r>
          <w:r>
            <w:rPr>
              <w:rFonts w:asciiTheme="minorHAnsi" w:hAnsiTheme="minorHAnsi"/>
              <w:b w:val="0"/>
              <w:caps w:val="0"/>
              <w:noProof/>
              <w:sz w:val="24"/>
              <w:szCs w:val="24"/>
              <w:u w:val="none"/>
              <w:lang w:eastAsia="ja-JP"/>
            </w:rPr>
            <w:tab/>
          </w:r>
          <w:r w:rsidRPr="00FA3D62">
            <w:rPr>
              <w:rFonts w:cs="Times New Roman"/>
              <w:noProof/>
            </w:rPr>
            <w:t>INTRODUCTION</w:t>
          </w:r>
          <w:r>
            <w:rPr>
              <w:noProof/>
            </w:rPr>
            <w:tab/>
          </w:r>
          <w:r>
            <w:rPr>
              <w:noProof/>
            </w:rPr>
            <w:fldChar w:fldCharType="begin"/>
          </w:r>
          <w:r>
            <w:rPr>
              <w:noProof/>
            </w:rPr>
            <w:instrText xml:space="preserve"> PAGEREF _Toc268811731 \h </w:instrText>
          </w:r>
          <w:r>
            <w:rPr>
              <w:noProof/>
            </w:rPr>
          </w:r>
          <w:r>
            <w:rPr>
              <w:noProof/>
            </w:rPr>
            <w:fldChar w:fldCharType="separate"/>
          </w:r>
          <w:r>
            <w:rPr>
              <w:noProof/>
            </w:rPr>
            <w:t>14</w:t>
          </w:r>
          <w:r>
            <w:rPr>
              <w:noProof/>
            </w:rPr>
            <w:fldChar w:fldCharType="end"/>
          </w:r>
        </w:p>
        <w:p w14:paraId="3243D095"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8811732 \h </w:instrText>
          </w:r>
          <w:r>
            <w:rPr>
              <w:noProof/>
            </w:rPr>
          </w:r>
          <w:r>
            <w:rPr>
              <w:noProof/>
            </w:rPr>
            <w:fldChar w:fldCharType="separate"/>
          </w:r>
          <w:r>
            <w:rPr>
              <w:noProof/>
            </w:rPr>
            <w:t>14</w:t>
          </w:r>
          <w:r>
            <w:rPr>
              <w:noProof/>
            </w:rPr>
            <w:fldChar w:fldCharType="end"/>
          </w:r>
        </w:p>
        <w:p w14:paraId="6EA5BF50"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8811733 \h </w:instrText>
          </w:r>
          <w:r>
            <w:rPr>
              <w:noProof/>
            </w:rPr>
          </w:r>
          <w:r>
            <w:rPr>
              <w:noProof/>
            </w:rPr>
            <w:fldChar w:fldCharType="separate"/>
          </w:r>
          <w:r>
            <w:rPr>
              <w:noProof/>
            </w:rPr>
            <w:t>15</w:t>
          </w:r>
          <w:r>
            <w:rPr>
              <w:noProof/>
            </w:rPr>
            <w:fldChar w:fldCharType="end"/>
          </w:r>
        </w:p>
        <w:p w14:paraId="67A96270"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8811734 \h </w:instrText>
          </w:r>
          <w:r>
            <w:rPr>
              <w:noProof/>
            </w:rPr>
          </w:r>
          <w:r>
            <w:rPr>
              <w:noProof/>
            </w:rPr>
            <w:fldChar w:fldCharType="separate"/>
          </w:r>
          <w:r>
            <w:rPr>
              <w:noProof/>
            </w:rPr>
            <w:t>15</w:t>
          </w:r>
          <w:r>
            <w:rPr>
              <w:noProof/>
            </w:rPr>
            <w:fldChar w:fldCharType="end"/>
          </w:r>
        </w:p>
        <w:p w14:paraId="68323E9F"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8811735 \h </w:instrText>
          </w:r>
          <w:r>
            <w:rPr>
              <w:noProof/>
            </w:rPr>
          </w:r>
          <w:r>
            <w:rPr>
              <w:noProof/>
            </w:rPr>
            <w:fldChar w:fldCharType="separate"/>
          </w:r>
          <w:r>
            <w:rPr>
              <w:noProof/>
            </w:rPr>
            <w:t>16</w:t>
          </w:r>
          <w:r>
            <w:rPr>
              <w:noProof/>
            </w:rPr>
            <w:fldChar w:fldCharType="end"/>
          </w:r>
        </w:p>
        <w:p w14:paraId="6A995517"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8811736 \h </w:instrText>
          </w:r>
          <w:r>
            <w:rPr>
              <w:noProof/>
            </w:rPr>
          </w:r>
          <w:r>
            <w:rPr>
              <w:noProof/>
            </w:rPr>
            <w:fldChar w:fldCharType="separate"/>
          </w:r>
          <w:r>
            <w:rPr>
              <w:noProof/>
            </w:rPr>
            <w:t>17</w:t>
          </w:r>
          <w:r>
            <w:rPr>
              <w:noProof/>
            </w:rPr>
            <w:fldChar w:fldCharType="end"/>
          </w:r>
        </w:p>
        <w:p w14:paraId="176252D0"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811737 \h </w:instrText>
          </w:r>
          <w:r>
            <w:rPr>
              <w:noProof/>
            </w:rPr>
          </w:r>
          <w:r>
            <w:rPr>
              <w:noProof/>
            </w:rPr>
            <w:fldChar w:fldCharType="separate"/>
          </w:r>
          <w:r>
            <w:rPr>
              <w:noProof/>
            </w:rPr>
            <w:t>17</w:t>
          </w:r>
          <w:r>
            <w:rPr>
              <w:noProof/>
            </w:rPr>
            <w:fldChar w:fldCharType="end"/>
          </w:r>
        </w:p>
        <w:p w14:paraId="320FA7EA"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2</w:t>
          </w:r>
          <w:r>
            <w:rPr>
              <w:rFonts w:asciiTheme="minorHAnsi" w:hAnsiTheme="minorHAnsi"/>
              <w:b w:val="0"/>
              <w:caps w:val="0"/>
              <w:noProof/>
              <w:sz w:val="24"/>
              <w:szCs w:val="24"/>
              <w:u w:val="none"/>
              <w:lang w:eastAsia="ja-JP"/>
            </w:rPr>
            <w:tab/>
          </w:r>
          <w:r w:rsidRPr="00FA3D62">
            <w:rPr>
              <w:rFonts w:cs="Times New Roman"/>
              <w:noProof/>
            </w:rPr>
            <w:t>BACKGROUND</w:t>
          </w:r>
          <w:r>
            <w:rPr>
              <w:noProof/>
            </w:rPr>
            <w:tab/>
          </w:r>
          <w:r>
            <w:rPr>
              <w:noProof/>
            </w:rPr>
            <w:fldChar w:fldCharType="begin"/>
          </w:r>
          <w:r>
            <w:rPr>
              <w:noProof/>
            </w:rPr>
            <w:instrText xml:space="preserve"> PAGEREF _Toc268811738 \h </w:instrText>
          </w:r>
          <w:r>
            <w:rPr>
              <w:noProof/>
            </w:rPr>
          </w:r>
          <w:r>
            <w:rPr>
              <w:noProof/>
            </w:rPr>
            <w:fldChar w:fldCharType="separate"/>
          </w:r>
          <w:r>
            <w:rPr>
              <w:noProof/>
            </w:rPr>
            <w:t>18</w:t>
          </w:r>
          <w:r>
            <w:rPr>
              <w:noProof/>
            </w:rPr>
            <w:fldChar w:fldCharType="end"/>
          </w:r>
        </w:p>
        <w:p w14:paraId="1DA9983F"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8811739 \h </w:instrText>
          </w:r>
          <w:r>
            <w:rPr>
              <w:noProof/>
            </w:rPr>
          </w:r>
          <w:r>
            <w:rPr>
              <w:noProof/>
            </w:rPr>
            <w:fldChar w:fldCharType="separate"/>
          </w:r>
          <w:r>
            <w:rPr>
              <w:noProof/>
            </w:rPr>
            <w:t>18</w:t>
          </w:r>
          <w:r>
            <w:rPr>
              <w:noProof/>
            </w:rPr>
            <w:fldChar w:fldCharType="end"/>
          </w:r>
        </w:p>
        <w:p w14:paraId="0E42735E"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2.1.1</w:t>
          </w:r>
          <w:r>
            <w:rPr>
              <w:rFonts w:asciiTheme="minorHAnsi" w:hAnsiTheme="minorHAnsi"/>
              <w:smallCaps w:val="0"/>
              <w:noProof/>
              <w:sz w:val="24"/>
              <w:szCs w:val="24"/>
              <w:lang w:eastAsia="ja-JP"/>
            </w:rPr>
            <w:tab/>
          </w:r>
          <w:r w:rsidRPr="00FA3D62">
            <w:rPr>
              <w:rFonts w:cs="Times New Roman"/>
              <w:noProof/>
            </w:rPr>
            <w:t>OWLClasses</w:t>
          </w:r>
          <w:r>
            <w:rPr>
              <w:noProof/>
            </w:rPr>
            <w:tab/>
          </w:r>
          <w:r>
            <w:rPr>
              <w:noProof/>
            </w:rPr>
            <w:fldChar w:fldCharType="begin"/>
          </w:r>
          <w:r>
            <w:rPr>
              <w:noProof/>
            </w:rPr>
            <w:instrText xml:space="preserve"> PAGEREF _Toc268811740 \h </w:instrText>
          </w:r>
          <w:r>
            <w:rPr>
              <w:noProof/>
            </w:rPr>
          </w:r>
          <w:r>
            <w:rPr>
              <w:noProof/>
            </w:rPr>
            <w:fldChar w:fldCharType="separate"/>
          </w:r>
          <w:r>
            <w:rPr>
              <w:noProof/>
            </w:rPr>
            <w:t>19</w:t>
          </w:r>
          <w:r>
            <w:rPr>
              <w:noProof/>
            </w:rPr>
            <w:fldChar w:fldCharType="end"/>
          </w:r>
        </w:p>
        <w:p w14:paraId="2650A5C1"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2.1.2</w:t>
          </w:r>
          <w:r>
            <w:rPr>
              <w:rFonts w:asciiTheme="minorHAnsi" w:hAnsiTheme="minorHAnsi"/>
              <w:smallCaps w:val="0"/>
              <w:noProof/>
              <w:sz w:val="24"/>
              <w:szCs w:val="24"/>
              <w:lang w:eastAsia="ja-JP"/>
            </w:rPr>
            <w:tab/>
          </w:r>
          <w:r w:rsidRPr="00FA3D62">
            <w:rPr>
              <w:rFonts w:cs="Times New Roman"/>
              <w:noProof/>
            </w:rPr>
            <w:t>OWLObjectProperties</w:t>
          </w:r>
          <w:r>
            <w:rPr>
              <w:noProof/>
            </w:rPr>
            <w:tab/>
          </w:r>
          <w:r>
            <w:rPr>
              <w:noProof/>
            </w:rPr>
            <w:fldChar w:fldCharType="begin"/>
          </w:r>
          <w:r>
            <w:rPr>
              <w:noProof/>
            </w:rPr>
            <w:instrText xml:space="preserve"> PAGEREF _Toc268811741 \h </w:instrText>
          </w:r>
          <w:r>
            <w:rPr>
              <w:noProof/>
            </w:rPr>
          </w:r>
          <w:r>
            <w:rPr>
              <w:noProof/>
            </w:rPr>
            <w:fldChar w:fldCharType="separate"/>
          </w:r>
          <w:r>
            <w:rPr>
              <w:noProof/>
            </w:rPr>
            <w:t>19</w:t>
          </w:r>
          <w:r>
            <w:rPr>
              <w:noProof/>
            </w:rPr>
            <w:fldChar w:fldCharType="end"/>
          </w:r>
        </w:p>
        <w:p w14:paraId="7EF3B753"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2.1.3</w:t>
          </w:r>
          <w:r>
            <w:rPr>
              <w:rFonts w:asciiTheme="minorHAnsi" w:hAnsiTheme="minorHAnsi"/>
              <w:smallCaps w:val="0"/>
              <w:noProof/>
              <w:sz w:val="24"/>
              <w:szCs w:val="24"/>
              <w:lang w:eastAsia="ja-JP"/>
            </w:rPr>
            <w:tab/>
          </w:r>
          <w:r w:rsidRPr="00FA3D62">
            <w:rPr>
              <w:rFonts w:cs="Times New Roman"/>
              <w:noProof/>
            </w:rPr>
            <w:t>OWLAnnotationProperties</w:t>
          </w:r>
          <w:r>
            <w:rPr>
              <w:noProof/>
            </w:rPr>
            <w:tab/>
          </w:r>
          <w:r>
            <w:rPr>
              <w:noProof/>
            </w:rPr>
            <w:fldChar w:fldCharType="begin"/>
          </w:r>
          <w:r>
            <w:rPr>
              <w:noProof/>
            </w:rPr>
            <w:instrText xml:space="preserve"> PAGEREF _Toc268811742 \h </w:instrText>
          </w:r>
          <w:r>
            <w:rPr>
              <w:noProof/>
            </w:rPr>
          </w:r>
          <w:r>
            <w:rPr>
              <w:noProof/>
            </w:rPr>
            <w:fldChar w:fldCharType="separate"/>
          </w:r>
          <w:r>
            <w:rPr>
              <w:noProof/>
            </w:rPr>
            <w:t>19</w:t>
          </w:r>
          <w:r>
            <w:rPr>
              <w:noProof/>
            </w:rPr>
            <w:fldChar w:fldCharType="end"/>
          </w:r>
        </w:p>
        <w:p w14:paraId="66CCDFAA"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8811743 \h </w:instrText>
          </w:r>
          <w:r>
            <w:rPr>
              <w:noProof/>
            </w:rPr>
          </w:r>
          <w:r>
            <w:rPr>
              <w:noProof/>
            </w:rPr>
            <w:fldChar w:fldCharType="separate"/>
          </w:r>
          <w:r>
            <w:rPr>
              <w:noProof/>
            </w:rPr>
            <w:t>19</w:t>
          </w:r>
          <w:r>
            <w:rPr>
              <w:noProof/>
            </w:rPr>
            <w:fldChar w:fldCharType="end"/>
          </w:r>
        </w:p>
        <w:p w14:paraId="5CAD67FB"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8811744 \h </w:instrText>
          </w:r>
          <w:r>
            <w:rPr>
              <w:noProof/>
            </w:rPr>
          </w:r>
          <w:r>
            <w:rPr>
              <w:noProof/>
            </w:rPr>
            <w:fldChar w:fldCharType="separate"/>
          </w:r>
          <w:r>
            <w:rPr>
              <w:noProof/>
            </w:rPr>
            <w:t>21</w:t>
          </w:r>
          <w:r>
            <w:rPr>
              <w:noProof/>
            </w:rPr>
            <w:fldChar w:fldCharType="end"/>
          </w:r>
        </w:p>
        <w:p w14:paraId="037ADF41"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8811745 \h </w:instrText>
          </w:r>
          <w:r>
            <w:rPr>
              <w:noProof/>
            </w:rPr>
          </w:r>
          <w:r>
            <w:rPr>
              <w:noProof/>
            </w:rPr>
            <w:fldChar w:fldCharType="separate"/>
          </w:r>
          <w:r>
            <w:rPr>
              <w:noProof/>
            </w:rPr>
            <w:t>22</w:t>
          </w:r>
          <w:r>
            <w:rPr>
              <w:noProof/>
            </w:rPr>
            <w:fldChar w:fldCharType="end"/>
          </w:r>
        </w:p>
        <w:p w14:paraId="1BD376A4"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8811746 \h </w:instrText>
          </w:r>
          <w:r>
            <w:rPr>
              <w:noProof/>
            </w:rPr>
          </w:r>
          <w:r>
            <w:rPr>
              <w:noProof/>
            </w:rPr>
            <w:fldChar w:fldCharType="separate"/>
          </w:r>
          <w:r>
            <w:rPr>
              <w:noProof/>
            </w:rPr>
            <w:t>24</w:t>
          </w:r>
          <w:r>
            <w:rPr>
              <w:noProof/>
            </w:rPr>
            <w:fldChar w:fldCharType="end"/>
          </w:r>
        </w:p>
        <w:p w14:paraId="1A7B23A2"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8811747 \h </w:instrText>
          </w:r>
          <w:r>
            <w:rPr>
              <w:noProof/>
            </w:rPr>
          </w:r>
          <w:r>
            <w:rPr>
              <w:noProof/>
            </w:rPr>
            <w:fldChar w:fldCharType="separate"/>
          </w:r>
          <w:r>
            <w:rPr>
              <w:noProof/>
            </w:rPr>
            <w:t>27</w:t>
          </w:r>
          <w:r>
            <w:rPr>
              <w:noProof/>
            </w:rPr>
            <w:fldChar w:fldCharType="end"/>
          </w:r>
        </w:p>
        <w:p w14:paraId="0112BE38"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8811748 \h </w:instrText>
          </w:r>
          <w:r>
            <w:rPr>
              <w:noProof/>
            </w:rPr>
          </w:r>
          <w:r>
            <w:rPr>
              <w:noProof/>
            </w:rPr>
            <w:fldChar w:fldCharType="separate"/>
          </w:r>
          <w:r>
            <w:rPr>
              <w:noProof/>
            </w:rPr>
            <w:t>28</w:t>
          </w:r>
          <w:r>
            <w:rPr>
              <w:noProof/>
            </w:rPr>
            <w:fldChar w:fldCharType="end"/>
          </w:r>
        </w:p>
        <w:p w14:paraId="47181EF1"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811749 \h </w:instrText>
          </w:r>
          <w:r>
            <w:rPr>
              <w:noProof/>
            </w:rPr>
          </w:r>
          <w:r>
            <w:rPr>
              <w:noProof/>
            </w:rPr>
            <w:fldChar w:fldCharType="separate"/>
          </w:r>
          <w:r>
            <w:rPr>
              <w:noProof/>
            </w:rPr>
            <w:t>28</w:t>
          </w:r>
          <w:r>
            <w:rPr>
              <w:noProof/>
            </w:rPr>
            <w:fldChar w:fldCharType="end"/>
          </w:r>
        </w:p>
        <w:p w14:paraId="0367F107"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3</w:t>
          </w:r>
          <w:r>
            <w:rPr>
              <w:rFonts w:asciiTheme="minorHAnsi" w:hAnsiTheme="minorHAnsi"/>
              <w:b w:val="0"/>
              <w:caps w:val="0"/>
              <w:noProof/>
              <w:sz w:val="24"/>
              <w:szCs w:val="24"/>
              <w:u w:val="none"/>
              <w:lang w:eastAsia="ja-JP"/>
            </w:rPr>
            <w:tab/>
          </w:r>
          <w:r w:rsidRPr="00FA3D62">
            <w:rPr>
              <w:rFonts w:cs="Times New Roman"/>
              <w:noProof/>
            </w:rPr>
            <w:t>RESEARCH METHODS</w:t>
          </w:r>
          <w:r>
            <w:rPr>
              <w:noProof/>
            </w:rPr>
            <w:tab/>
          </w:r>
          <w:r>
            <w:rPr>
              <w:noProof/>
            </w:rPr>
            <w:fldChar w:fldCharType="begin"/>
          </w:r>
          <w:r>
            <w:rPr>
              <w:noProof/>
            </w:rPr>
            <w:instrText xml:space="preserve"> PAGEREF _Toc268811750 \h </w:instrText>
          </w:r>
          <w:r>
            <w:rPr>
              <w:noProof/>
            </w:rPr>
          </w:r>
          <w:r>
            <w:rPr>
              <w:noProof/>
            </w:rPr>
            <w:fldChar w:fldCharType="separate"/>
          </w:r>
          <w:r>
            <w:rPr>
              <w:noProof/>
            </w:rPr>
            <w:t>31</w:t>
          </w:r>
          <w:r>
            <w:rPr>
              <w:noProof/>
            </w:rPr>
            <w:fldChar w:fldCharType="end"/>
          </w:r>
        </w:p>
        <w:p w14:paraId="45964095"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8811751 \h </w:instrText>
          </w:r>
          <w:r>
            <w:rPr>
              <w:noProof/>
            </w:rPr>
          </w:r>
          <w:r>
            <w:rPr>
              <w:noProof/>
            </w:rPr>
            <w:fldChar w:fldCharType="separate"/>
          </w:r>
          <w:r>
            <w:rPr>
              <w:noProof/>
            </w:rPr>
            <w:t>31</w:t>
          </w:r>
          <w:r>
            <w:rPr>
              <w:noProof/>
            </w:rPr>
            <w:fldChar w:fldCharType="end"/>
          </w:r>
        </w:p>
        <w:p w14:paraId="30385FF5"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8811752 \h </w:instrText>
          </w:r>
          <w:r>
            <w:rPr>
              <w:noProof/>
            </w:rPr>
          </w:r>
          <w:r>
            <w:rPr>
              <w:noProof/>
            </w:rPr>
            <w:fldChar w:fldCharType="separate"/>
          </w:r>
          <w:r>
            <w:rPr>
              <w:noProof/>
            </w:rPr>
            <w:t>31</w:t>
          </w:r>
          <w:r>
            <w:rPr>
              <w:noProof/>
            </w:rPr>
            <w:fldChar w:fldCharType="end"/>
          </w:r>
        </w:p>
        <w:p w14:paraId="7DC60CF2"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8811753 \h </w:instrText>
          </w:r>
          <w:r>
            <w:rPr>
              <w:noProof/>
            </w:rPr>
          </w:r>
          <w:r>
            <w:rPr>
              <w:noProof/>
            </w:rPr>
            <w:fldChar w:fldCharType="separate"/>
          </w:r>
          <w:r>
            <w:rPr>
              <w:noProof/>
            </w:rPr>
            <w:t>32</w:t>
          </w:r>
          <w:r>
            <w:rPr>
              <w:noProof/>
            </w:rPr>
            <w:fldChar w:fldCharType="end"/>
          </w:r>
        </w:p>
        <w:p w14:paraId="31EBA30A"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8811754 \h </w:instrText>
          </w:r>
          <w:r>
            <w:rPr>
              <w:noProof/>
            </w:rPr>
          </w:r>
          <w:r>
            <w:rPr>
              <w:noProof/>
            </w:rPr>
            <w:fldChar w:fldCharType="separate"/>
          </w:r>
          <w:r>
            <w:rPr>
              <w:noProof/>
            </w:rPr>
            <w:t>32</w:t>
          </w:r>
          <w:r>
            <w:rPr>
              <w:noProof/>
            </w:rPr>
            <w:fldChar w:fldCharType="end"/>
          </w:r>
        </w:p>
        <w:p w14:paraId="37DA8BAD"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8811755 \h </w:instrText>
          </w:r>
          <w:r>
            <w:rPr>
              <w:noProof/>
            </w:rPr>
          </w:r>
          <w:r>
            <w:rPr>
              <w:noProof/>
            </w:rPr>
            <w:fldChar w:fldCharType="separate"/>
          </w:r>
          <w:r>
            <w:rPr>
              <w:noProof/>
            </w:rPr>
            <w:t>32</w:t>
          </w:r>
          <w:r>
            <w:rPr>
              <w:noProof/>
            </w:rPr>
            <w:fldChar w:fldCharType="end"/>
          </w:r>
        </w:p>
        <w:p w14:paraId="562D4BE8"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8811756 \h </w:instrText>
          </w:r>
          <w:r>
            <w:rPr>
              <w:noProof/>
            </w:rPr>
          </w:r>
          <w:r>
            <w:rPr>
              <w:noProof/>
            </w:rPr>
            <w:fldChar w:fldCharType="separate"/>
          </w:r>
          <w:r>
            <w:rPr>
              <w:noProof/>
            </w:rPr>
            <w:t>33</w:t>
          </w:r>
          <w:r>
            <w:rPr>
              <w:noProof/>
            </w:rPr>
            <w:fldChar w:fldCharType="end"/>
          </w:r>
        </w:p>
        <w:p w14:paraId="22C5D7E1"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8811757 \h </w:instrText>
          </w:r>
          <w:r>
            <w:rPr>
              <w:noProof/>
            </w:rPr>
          </w:r>
          <w:r>
            <w:rPr>
              <w:noProof/>
            </w:rPr>
            <w:fldChar w:fldCharType="separate"/>
          </w:r>
          <w:r>
            <w:rPr>
              <w:noProof/>
            </w:rPr>
            <w:t>33</w:t>
          </w:r>
          <w:r>
            <w:rPr>
              <w:noProof/>
            </w:rPr>
            <w:fldChar w:fldCharType="end"/>
          </w:r>
        </w:p>
        <w:p w14:paraId="1AF788FD"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8811758 \h </w:instrText>
          </w:r>
          <w:r>
            <w:rPr>
              <w:noProof/>
            </w:rPr>
          </w:r>
          <w:r>
            <w:rPr>
              <w:noProof/>
            </w:rPr>
            <w:fldChar w:fldCharType="separate"/>
          </w:r>
          <w:r>
            <w:rPr>
              <w:noProof/>
            </w:rPr>
            <w:t>34</w:t>
          </w:r>
          <w:r>
            <w:rPr>
              <w:noProof/>
            </w:rPr>
            <w:fldChar w:fldCharType="end"/>
          </w:r>
        </w:p>
        <w:p w14:paraId="254F18DF"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8811759 \h </w:instrText>
          </w:r>
          <w:r>
            <w:rPr>
              <w:noProof/>
            </w:rPr>
          </w:r>
          <w:r>
            <w:rPr>
              <w:noProof/>
            </w:rPr>
            <w:fldChar w:fldCharType="separate"/>
          </w:r>
          <w:r>
            <w:rPr>
              <w:noProof/>
            </w:rPr>
            <w:t>35</w:t>
          </w:r>
          <w:r>
            <w:rPr>
              <w:noProof/>
            </w:rPr>
            <w:fldChar w:fldCharType="end"/>
          </w:r>
        </w:p>
        <w:p w14:paraId="6679D703"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811760 \h </w:instrText>
          </w:r>
          <w:r>
            <w:rPr>
              <w:noProof/>
            </w:rPr>
          </w:r>
          <w:r>
            <w:rPr>
              <w:noProof/>
            </w:rPr>
            <w:fldChar w:fldCharType="separate"/>
          </w:r>
          <w:r>
            <w:rPr>
              <w:noProof/>
            </w:rPr>
            <w:t>36</w:t>
          </w:r>
          <w:r>
            <w:rPr>
              <w:noProof/>
            </w:rPr>
            <w:fldChar w:fldCharType="end"/>
          </w:r>
        </w:p>
        <w:p w14:paraId="6B3A6A2D" w14:textId="77777777" w:rsidR="00E50F14" w:rsidRDefault="00E50F14">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8811761 \h </w:instrText>
          </w:r>
          <w:r>
            <w:rPr>
              <w:noProof/>
            </w:rPr>
          </w:r>
          <w:r>
            <w:rPr>
              <w:noProof/>
            </w:rPr>
            <w:fldChar w:fldCharType="separate"/>
          </w:r>
          <w:r>
            <w:rPr>
              <w:noProof/>
            </w:rPr>
            <w:t>37</w:t>
          </w:r>
          <w:r>
            <w:rPr>
              <w:noProof/>
            </w:rPr>
            <w:fldChar w:fldCharType="end"/>
          </w:r>
        </w:p>
        <w:p w14:paraId="3B082341"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8811762 \h </w:instrText>
          </w:r>
          <w:r>
            <w:rPr>
              <w:noProof/>
            </w:rPr>
          </w:r>
          <w:r>
            <w:rPr>
              <w:noProof/>
            </w:rPr>
            <w:fldChar w:fldCharType="separate"/>
          </w:r>
          <w:r>
            <w:rPr>
              <w:noProof/>
            </w:rPr>
            <w:t>37</w:t>
          </w:r>
          <w:r>
            <w:rPr>
              <w:noProof/>
            </w:rPr>
            <w:fldChar w:fldCharType="end"/>
          </w:r>
        </w:p>
        <w:p w14:paraId="423D4576"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4.1.1</w:t>
          </w:r>
          <w:r>
            <w:rPr>
              <w:rFonts w:asciiTheme="minorHAnsi" w:hAnsiTheme="minorHAnsi"/>
              <w:smallCaps w:val="0"/>
              <w:noProof/>
              <w:sz w:val="24"/>
              <w:szCs w:val="24"/>
              <w:lang w:eastAsia="ja-JP"/>
            </w:rPr>
            <w:tab/>
          </w:r>
          <w:r w:rsidRPr="00FA3D62">
            <w:rPr>
              <w:rFonts w:cs="Times New Roman"/>
              <w:noProof/>
            </w:rPr>
            <w:t>Class Hierarchy</w:t>
          </w:r>
          <w:r>
            <w:rPr>
              <w:noProof/>
            </w:rPr>
            <w:tab/>
          </w:r>
          <w:r>
            <w:rPr>
              <w:noProof/>
            </w:rPr>
            <w:fldChar w:fldCharType="begin"/>
          </w:r>
          <w:r>
            <w:rPr>
              <w:noProof/>
            </w:rPr>
            <w:instrText xml:space="preserve"> PAGEREF _Toc268811763 \h </w:instrText>
          </w:r>
          <w:r>
            <w:rPr>
              <w:noProof/>
            </w:rPr>
          </w:r>
          <w:r>
            <w:rPr>
              <w:noProof/>
            </w:rPr>
            <w:fldChar w:fldCharType="separate"/>
          </w:r>
          <w:r>
            <w:rPr>
              <w:noProof/>
            </w:rPr>
            <w:t>38</w:t>
          </w:r>
          <w:r>
            <w:rPr>
              <w:noProof/>
            </w:rPr>
            <w:fldChar w:fldCharType="end"/>
          </w:r>
        </w:p>
        <w:p w14:paraId="439E9955"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4.1.2</w:t>
          </w:r>
          <w:r>
            <w:rPr>
              <w:rFonts w:asciiTheme="minorHAnsi" w:hAnsiTheme="minorHAnsi"/>
              <w:smallCaps w:val="0"/>
              <w:noProof/>
              <w:sz w:val="24"/>
              <w:szCs w:val="24"/>
              <w:lang w:eastAsia="ja-JP"/>
            </w:rPr>
            <w:tab/>
          </w:r>
          <w:r w:rsidRPr="00FA3D62">
            <w:rPr>
              <w:rFonts w:cs="Times New Roman"/>
              <w:noProof/>
            </w:rPr>
            <w:t>Properties</w:t>
          </w:r>
          <w:r>
            <w:rPr>
              <w:noProof/>
            </w:rPr>
            <w:tab/>
          </w:r>
          <w:r>
            <w:rPr>
              <w:noProof/>
            </w:rPr>
            <w:fldChar w:fldCharType="begin"/>
          </w:r>
          <w:r>
            <w:rPr>
              <w:noProof/>
            </w:rPr>
            <w:instrText xml:space="preserve"> PAGEREF _Toc268811764 \h </w:instrText>
          </w:r>
          <w:r>
            <w:rPr>
              <w:noProof/>
            </w:rPr>
          </w:r>
          <w:r>
            <w:rPr>
              <w:noProof/>
            </w:rPr>
            <w:fldChar w:fldCharType="separate"/>
          </w:r>
          <w:r>
            <w:rPr>
              <w:noProof/>
            </w:rPr>
            <w:t>39</w:t>
          </w:r>
          <w:r>
            <w:rPr>
              <w:noProof/>
            </w:rPr>
            <w:fldChar w:fldCharType="end"/>
          </w:r>
        </w:p>
        <w:p w14:paraId="366D2713"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4.1.3</w:t>
          </w:r>
          <w:r>
            <w:rPr>
              <w:rFonts w:asciiTheme="minorHAnsi" w:hAnsiTheme="minorHAnsi"/>
              <w:smallCaps w:val="0"/>
              <w:noProof/>
              <w:sz w:val="24"/>
              <w:szCs w:val="24"/>
              <w:lang w:eastAsia="ja-JP"/>
            </w:rPr>
            <w:tab/>
          </w:r>
          <w:r w:rsidRPr="00FA3D62">
            <w:rPr>
              <w:rFonts w:cs="Times New Roman"/>
              <w:noProof/>
            </w:rPr>
            <w:t>Expressing Semantics</w:t>
          </w:r>
          <w:r>
            <w:rPr>
              <w:noProof/>
            </w:rPr>
            <w:tab/>
          </w:r>
          <w:r>
            <w:rPr>
              <w:noProof/>
            </w:rPr>
            <w:fldChar w:fldCharType="begin"/>
          </w:r>
          <w:r>
            <w:rPr>
              <w:noProof/>
            </w:rPr>
            <w:instrText xml:space="preserve"> PAGEREF _Toc268811765 \h </w:instrText>
          </w:r>
          <w:r>
            <w:rPr>
              <w:noProof/>
            </w:rPr>
          </w:r>
          <w:r>
            <w:rPr>
              <w:noProof/>
            </w:rPr>
            <w:fldChar w:fldCharType="separate"/>
          </w:r>
          <w:r>
            <w:rPr>
              <w:noProof/>
            </w:rPr>
            <w:t>40</w:t>
          </w:r>
          <w:r>
            <w:rPr>
              <w:noProof/>
            </w:rPr>
            <w:fldChar w:fldCharType="end"/>
          </w:r>
        </w:p>
        <w:p w14:paraId="1480CB89"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8811766 \h </w:instrText>
          </w:r>
          <w:r>
            <w:rPr>
              <w:noProof/>
            </w:rPr>
          </w:r>
          <w:r>
            <w:rPr>
              <w:noProof/>
            </w:rPr>
            <w:fldChar w:fldCharType="separate"/>
          </w:r>
          <w:r>
            <w:rPr>
              <w:noProof/>
            </w:rPr>
            <w:t>44</w:t>
          </w:r>
          <w:r>
            <w:rPr>
              <w:noProof/>
            </w:rPr>
            <w:fldChar w:fldCharType="end"/>
          </w:r>
        </w:p>
        <w:p w14:paraId="2C0D131F"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8811767 \h </w:instrText>
          </w:r>
          <w:r>
            <w:rPr>
              <w:noProof/>
            </w:rPr>
          </w:r>
          <w:r>
            <w:rPr>
              <w:noProof/>
            </w:rPr>
            <w:fldChar w:fldCharType="separate"/>
          </w:r>
          <w:r>
            <w:rPr>
              <w:noProof/>
            </w:rPr>
            <w:t>52</w:t>
          </w:r>
          <w:r>
            <w:rPr>
              <w:noProof/>
            </w:rPr>
            <w:fldChar w:fldCharType="end"/>
          </w:r>
        </w:p>
        <w:p w14:paraId="0CA369A0"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811768 \h </w:instrText>
          </w:r>
          <w:r>
            <w:rPr>
              <w:noProof/>
            </w:rPr>
          </w:r>
          <w:r>
            <w:rPr>
              <w:noProof/>
            </w:rPr>
            <w:fldChar w:fldCharType="separate"/>
          </w:r>
          <w:r>
            <w:rPr>
              <w:noProof/>
            </w:rPr>
            <w:t>57</w:t>
          </w:r>
          <w:r>
            <w:rPr>
              <w:noProof/>
            </w:rPr>
            <w:fldChar w:fldCharType="end"/>
          </w:r>
        </w:p>
        <w:p w14:paraId="7417DF09"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5</w:t>
          </w:r>
          <w:r>
            <w:rPr>
              <w:rFonts w:asciiTheme="minorHAnsi" w:hAnsiTheme="minorHAnsi"/>
              <w:b w:val="0"/>
              <w:caps w:val="0"/>
              <w:noProof/>
              <w:sz w:val="24"/>
              <w:szCs w:val="24"/>
              <w:u w:val="none"/>
              <w:lang w:eastAsia="ja-JP"/>
            </w:rPr>
            <w:tab/>
          </w:r>
          <w:r w:rsidRPr="00FA3D62">
            <w:rPr>
              <w:rFonts w:cs="Times New Roman"/>
              <w:noProof/>
            </w:rPr>
            <w:t>IMPLEMENTATION</w:t>
          </w:r>
          <w:r>
            <w:rPr>
              <w:noProof/>
            </w:rPr>
            <w:tab/>
          </w:r>
          <w:r>
            <w:rPr>
              <w:noProof/>
            </w:rPr>
            <w:fldChar w:fldCharType="begin"/>
          </w:r>
          <w:r>
            <w:rPr>
              <w:noProof/>
            </w:rPr>
            <w:instrText xml:space="preserve"> PAGEREF _Toc268811769 \h </w:instrText>
          </w:r>
          <w:r>
            <w:rPr>
              <w:noProof/>
            </w:rPr>
          </w:r>
          <w:r>
            <w:rPr>
              <w:noProof/>
            </w:rPr>
            <w:fldChar w:fldCharType="separate"/>
          </w:r>
          <w:r>
            <w:rPr>
              <w:noProof/>
            </w:rPr>
            <w:t>58</w:t>
          </w:r>
          <w:r>
            <w:rPr>
              <w:noProof/>
            </w:rPr>
            <w:fldChar w:fldCharType="end"/>
          </w:r>
        </w:p>
        <w:p w14:paraId="52D45A26"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8811770 \h </w:instrText>
          </w:r>
          <w:r>
            <w:rPr>
              <w:noProof/>
            </w:rPr>
          </w:r>
          <w:r>
            <w:rPr>
              <w:noProof/>
            </w:rPr>
            <w:fldChar w:fldCharType="separate"/>
          </w:r>
          <w:r>
            <w:rPr>
              <w:noProof/>
            </w:rPr>
            <w:t>58</w:t>
          </w:r>
          <w:r>
            <w:rPr>
              <w:noProof/>
            </w:rPr>
            <w:fldChar w:fldCharType="end"/>
          </w:r>
        </w:p>
        <w:p w14:paraId="379343A4"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8811771 \h </w:instrText>
          </w:r>
          <w:r>
            <w:rPr>
              <w:noProof/>
            </w:rPr>
          </w:r>
          <w:r>
            <w:rPr>
              <w:noProof/>
            </w:rPr>
            <w:fldChar w:fldCharType="separate"/>
          </w:r>
          <w:r>
            <w:rPr>
              <w:noProof/>
            </w:rPr>
            <w:t>58</w:t>
          </w:r>
          <w:r>
            <w:rPr>
              <w:noProof/>
            </w:rPr>
            <w:fldChar w:fldCharType="end"/>
          </w:r>
        </w:p>
        <w:p w14:paraId="2796AA45"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8811772 \h </w:instrText>
          </w:r>
          <w:r>
            <w:rPr>
              <w:noProof/>
            </w:rPr>
          </w:r>
          <w:r>
            <w:rPr>
              <w:noProof/>
            </w:rPr>
            <w:fldChar w:fldCharType="separate"/>
          </w:r>
          <w:r>
            <w:rPr>
              <w:noProof/>
            </w:rPr>
            <w:t>59</w:t>
          </w:r>
          <w:r>
            <w:rPr>
              <w:noProof/>
            </w:rPr>
            <w:fldChar w:fldCharType="end"/>
          </w:r>
        </w:p>
        <w:p w14:paraId="5A0EDBAD"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8811773 \h </w:instrText>
          </w:r>
          <w:r>
            <w:rPr>
              <w:noProof/>
            </w:rPr>
          </w:r>
          <w:r>
            <w:rPr>
              <w:noProof/>
            </w:rPr>
            <w:fldChar w:fldCharType="separate"/>
          </w:r>
          <w:r>
            <w:rPr>
              <w:noProof/>
            </w:rPr>
            <w:t>59</w:t>
          </w:r>
          <w:r>
            <w:rPr>
              <w:noProof/>
            </w:rPr>
            <w:fldChar w:fldCharType="end"/>
          </w:r>
        </w:p>
        <w:p w14:paraId="070E680C"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8811774 \h </w:instrText>
          </w:r>
          <w:r>
            <w:rPr>
              <w:noProof/>
            </w:rPr>
          </w:r>
          <w:r>
            <w:rPr>
              <w:noProof/>
            </w:rPr>
            <w:fldChar w:fldCharType="separate"/>
          </w:r>
          <w:r>
            <w:rPr>
              <w:noProof/>
            </w:rPr>
            <w:t>60</w:t>
          </w:r>
          <w:r>
            <w:rPr>
              <w:noProof/>
            </w:rPr>
            <w:fldChar w:fldCharType="end"/>
          </w:r>
        </w:p>
        <w:p w14:paraId="4EBA52ED"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8811775 \h </w:instrText>
          </w:r>
          <w:r>
            <w:rPr>
              <w:noProof/>
            </w:rPr>
          </w:r>
          <w:r>
            <w:rPr>
              <w:noProof/>
            </w:rPr>
            <w:fldChar w:fldCharType="separate"/>
          </w:r>
          <w:r>
            <w:rPr>
              <w:noProof/>
            </w:rPr>
            <w:t>60</w:t>
          </w:r>
          <w:r>
            <w:rPr>
              <w:noProof/>
            </w:rPr>
            <w:fldChar w:fldCharType="end"/>
          </w:r>
        </w:p>
        <w:p w14:paraId="5D0C1B46"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8811776 \h </w:instrText>
          </w:r>
          <w:r>
            <w:rPr>
              <w:noProof/>
            </w:rPr>
          </w:r>
          <w:r>
            <w:rPr>
              <w:noProof/>
            </w:rPr>
            <w:fldChar w:fldCharType="separate"/>
          </w:r>
          <w:r>
            <w:rPr>
              <w:noProof/>
            </w:rPr>
            <w:t>61</w:t>
          </w:r>
          <w:r>
            <w:rPr>
              <w:noProof/>
            </w:rPr>
            <w:fldChar w:fldCharType="end"/>
          </w:r>
        </w:p>
        <w:p w14:paraId="347F29B7"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8811777 \h </w:instrText>
          </w:r>
          <w:r>
            <w:rPr>
              <w:noProof/>
            </w:rPr>
          </w:r>
          <w:r>
            <w:rPr>
              <w:noProof/>
            </w:rPr>
            <w:fldChar w:fldCharType="separate"/>
          </w:r>
          <w:r>
            <w:rPr>
              <w:noProof/>
            </w:rPr>
            <w:t>62</w:t>
          </w:r>
          <w:r>
            <w:rPr>
              <w:noProof/>
            </w:rPr>
            <w:fldChar w:fldCharType="end"/>
          </w:r>
        </w:p>
        <w:p w14:paraId="0D7030CB"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8811778 \h </w:instrText>
          </w:r>
          <w:r>
            <w:rPr>
              <w:noProof/>
            </w:rPr>
          </w:r>
          <w:r>
            <w:rPr>
              <w:noProof/>
            </w:rPr>
            <w:fldChar w:fldCharType="separate"/>
          </w:r>
          <w:r>
            <w:rPr>
              <w:noProof/>
            </w:rPr>
            <w:t>63</w:t>
          </w:r>
          <w:r>
            <w:rPr>
              <w:noProof/>
            </w:rPr>
            <w:fldChar w:fldCharType="end"/>
          </w:r>
        </w:p>
        <w:p w14:paraId="240C9106" w14:textId="77777777" w:rsidR="00E50F14" w:rsidRDefault="00E50F14">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8811779 \h </w:instrText>
          </w:r>
          <w:r>
            <w:rPr>
              <w:noProof/>
            </w:rPr>
          </w:r>
          <w:r>
            <w:rPr>
              <w:noProof/>
            </w:rPr>
            <w:fldChar w:fldCharType="separate"/>
          </w:r>
          <w:r>
            <w:rPr>
              <w:noProof/>
            </w:rPr>
            <w:t>64</w:t>
          </w:r>
          <w:r>
            <w:rPr>
              <w:noProof/>
            </w:rPr>
            <w:fldChar w:fldCharType="end"/>
          </w:r>
        </w:p>
        <w:p w14:paraId="11244C47" w14:textId="77777777" w:rsidR="00E50F14" w:rsidRDefault="00E50F14">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8811780 \h </w:instrText>
          </w:r>
          <w:r>
            <w:rPr>
              <w:noProof/>
            </w:rPr>
          </w:r>
          <w:r>
            <w:rPr>
              <w:noProof/>
            </w:rPr>
            <w:fldChar w:fldCharType="separate"/>
          </w:r>
          <w:r>
            <w:rPr>
              <w:noProof/>
            </w:rPr>
            <w:t>65</w:t>
          </w:r>
          <w:r>
            <w:rPr>
              <w:noProof/>
            </w:rPr>
            <w:fldChar w:fldCharType="end"/>
          </w:r>
        </w:p>
        <w:p w14:paraId="388F0301" w14:textId="77777777" w:rsidR="00E50F14" w:rsidRDefault="00E50F14">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8811781 \h </w:instrText>
          </w:r>
          <w:r>
            <w:rPr>
              <w:noProof/>
            </w:rPr>
          </w:r>
          <w:r>
            <w:rPr>
              <w:noProof/>
            </w:rPr>
            <w:fldChar w:fldCharType="separate"/>
          </w:r>
          <w:r>
            <w:rPr>
              <w:noProof/>
            </w:rPr>
            <w:t>67</w:t>
          </w:r>
          <w:r>
            <w:rPr>
              <w:noProof/>
            </w:rPr>
            <w:fldChar w:fldCharType="end"/>
          </w:r>
        </w:p>
        <w:p w14:paraId="61731494"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8811782 \h </w:instrText>
          </w:r>
          <w:r>
            <w:rPr>
              <w:noProof/>
            </w:rPr>
          </w:r>
          <w:r>
            <w:rPr>
              <w:noProof/>
            </w:rPr>
            <w:fldChar w:fldCharType="separate"/>
          </w:r>
          <w:r>
            <w:rPr>
              <w:noProof/>
            </w:rPr>
            <w:t>69</w:t>
          </w:r>
          <w:r>
            <w:rPr>
              <w:noProof/>
            </w:rPr>
            <w:fldChar w:fldCharType="end"/>
          </w:r>
        </w:p>
        <w:p w14:paraId="16E95C17"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811783 \h </w:instrText>
          </w:r>
          <w:r>
            <w:rPr>
              <w:noProof/>
            </w:rPr>
          </w:r>
          <w:r>
            <w:rPr>
              <w:noProof/>
            </w:rPr>
            <w:fldChar w:fldCharType="separate"/>
          </w:r>
          <w:r>
            <w:rPr>
              <w:noProof/>
            </w:rPr>
            <w:t>70</w:t>
          </w:r>
          <w:r>
            <w:rPr>
              <w:noProof/>
            </w:rPr>
            <w:fldChar w:fldCharType="end"/>
          </w:r>
        </w:p>
        <w:p w14:paraId="117EAE88"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6</w:t>
          </w:r>
          <w:r>
            <w:rPr>
              <w:rFonts w:asciiTheme="minorHAnsi" w:hAnsiTheme="minorHAnsi"/>
              <w:b w:val="0"/>
              <w:caps w:val="0"/>
              <w:noProof/>
              <w:sz w:val="24"/>
              <w:szCs w:val="24"/>
              <w:u w:val="none"/>
              <w:lang w:eastAsia="ja-JP"/>
            </w:rPr>
            <w:tab/>
          </w:r>
          <w:r w:rsidRPr="00FA3D62">
            <w:rPr>
              <w:rFonts w:cs="Times New Roman"/>
              <w:noProof/>
            </w:rPr>
            <w:t>TESTING</w:t>
          </w:r>
          <w:r>
            <w:rPr>
              <w:noProof/>
            </w:rPr>
            <w:tab/>
          </w:r>
          <w:r>
            <w:rPr>
              <w:noProof/>
            </w:rPr>
            <w:fldChar w:fldCharType="begin"/>
          </w:r>
          <w:r>
            <w:rPr>
              <w:noProof/>
            </w:rPr>
            <w:instrText xml:space="preserve"> PAGEREF _Toc268811784 \h </w:instrText>
          </w:r>
          <w:r>
            <w:rPr>
              <w:noProof/>
            </w:rPr>
          </w:r>
          <w:r>
            <w:rPr>
              <w:noProof/>
            </w:rPr>
            <w:fldChar w:fldCharType="separate"/>
          </w:r>
          <w:r>
            <w:rPr>
              <w:noProof/>
            </w:rPr>
            <w:t>71</w:t>
          </w:r>
          <w:r>
            <w:rPr>
              <w:noProof/>
            </w:rPr>
            <w:fldChar w:fldCharType="end"/>
          </w:r>
        </w:p>
        <w:p w14:paraId="43FA5885"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8811785 \h </w:instrText>
          </w:r>
          <w:r>
            <w:rPr>
              <w:noProof/>
            </w:rPr>
          </w:r>
          <w:r>
            <w:rPr>
              <w:noProof/>
            </w:rPr>
            <w:fldChar w:fldCharType="separate"/>
          </w:r>
          <w:r>
            <w:rPr>
              <w:noProof/>
            </w:rPr>
            <w:t>71</w:t>
          </w:r>
          <w:r>
            <w:rPr>
              <w:noProof/>
            </w:rPr>
            <w:fldChar w:fldCharType="end"/>
          </w:r>
        </w:p>
        <w:p w14:paraId="7622BA3C"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8811786 \h </w:instrText>
          </w:r>
          <w:r>
            <w:rPr>
              <w:noProof/>
            </w:rPr>
          </w:r>
          <w:r>
            <w:rPr>
              <w:noProof/>
            </w:rPr>
            <w:fldChar w:fldCharType="separate"/>
          </w:r>
          <w:r>
            <w:rPr>
              <w:noProof/>
            </w:rPr>
            <w:t>71</w:t>
          </w:r>
          <w:r>
            <w:rPr>
              <w:noProof/>
            </w:rPr>
            <w:fldChar w:fldCharType="end"/>
          </w:r>
        </w:p>
        <w:p w14:paraId="2D4F7A6C"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811787 \h </w:instrText>
          </w:r>
          <w:r>
            <w:rPr>
              <w:noProof/>
            </w:rPr>
          </w:r>
          <w:r>
            <w:rPr>
              <w:noProof/>
            </w:rPr>
            <w:fldChar w:fldCharType="separate"/>
          </w:r>
          <w:r>
            <w:rPr>
              <w:noProof/>
            </w:rPr>
            <w:t>71</w:t>
          </w:r>
          <w:r>
            <w:rPr>
              <w:noProof/>
            </w:rPr>
            <w:fldChar w:fldCharType="end"/>
          </w:r>
        </w:p>
        <w:p w14:paraId="5D1846FE"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7</w:t>
          </w:r>
          <w:r>
            <w:rPr>
              <w:rFonts w:asciiTheme="minorHAnsi" w:hAnsiTheme="minorHAnsi"/>
              <w:b w:val="0"/>
              <w:caps w:val="0"/>
              <w:noProof/>
              <w:sz w:val="24"/>
              <w:szCs w:val="24"/>
              <w:u w:val="none"/>
              <w:lang w:eastAsia="ja-JP"/>
            </w:rPr>
            <w:tab/>
          </w:r>
          <w:r w:rsidRPr="00FA3D62">
            <w:rPr>
              <w:rFonts w:cs="Times New Roman"/>
              <w:noProof/>
            </w:rPr>
            <w:t>EVALUATION AND CRITICAL ANALYSIS</w:t>
          </w:r>
          <w:r>
            <w:rPr>
              <w:noProof/>
            </w:rPr>
            <w:tab/>
          </w:r>
          <w:r>
            <w:rPr>
              <w:noProof/>
            </w:rPr>
            <w:fldChar w:fldCharType="begin"/>
          </w:r>
          <w:r>
            <w:rPr>
              <w:noProof/>
            </w:rPr>
            <w:instrText xml:space="preserve"> PAGEREF _Toc268811788 \h </w:instrText>
          </w:r>
          <w:r>
            <w:rPr>
              <w:noProof/>
            </w:rPr>
          </w:r>
          <w:r>
            <w:rPr>
              <w:noProof/>
            </w:rPr>
            <w:fldChar w:fldCharType="separate"/>
          </w:r>
          <w:r>
            <w:rPr>
              <w:noProof/>
            </w:rPr>
            <w:t>72</w:t>
          </w:r>
          <w:r>
            <w:rPr>
              <w:noProof/>
            </w:rPr>
            <w:fldChar w:fldCharType="end"/>
          </w:r>
        </w:p>
        <w:p w14:paraId="07685C3D"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Questionnaire</w:t>
          </w:r>
          <w:r>
            <w:rPr>
              <w:noProof/>
            </w:rPr>
            <w:tab/>
          </w:r>
          <w:r>
            <w:rPr>
              <w:noProof/>
            </w:rPr>
            <w:fldChar w:fldCharType="begin"/>
          </w:r>
          <w:r>
            <w:rPr>
              <w:noProof/>
            </w:rPr>
            <w:instrText xml:space="preserve"> PAGEREF _Toc268811789 \h </w:instrText>
          </w:r>
          <w:r>
            <w:rPr>
              <w:noProof/>
            </w:rPr>
          </w:r>
          <w:r>
            <w:rPr>
              <w:noProof/>
            </w:rPr>
            <w:fldChar w:fldCharType="separate"/>
          </w:r>
          <w:r>
            <w:rPr>
              <w:noProof/>
            </w:rPr>
            <w:t>72</w:t>
          </w:r>
          <w:r>
            <w:rPr>
              <w:noProof/>
            </w:rPr>
            <w:fldChar w:fldCharType="end"/>
          </w:r>
        </w:p>
        <w:p w14:paraId="49A73B18"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7.1.1</w:t>
          </w:r>
          <w:r>
            <w:rPr>
              <w:rFonts w:asciiTheme="minorHAnsi" w:hAnsiTheme="minorHAnsi"/>
              <w:smallCaps w:val="0"/>
              <w:noProof/>
              <w:sz w:val="24"/>
              <w:szCs w:val="24"/>
              <w:lang w:eastAsia="ja-JP"/>
            </w:rPr>
            <w:tab/>
          </w:r>
          <w:r w:rsidRPr="00FA3D62">
            <w:rPr>
              <w:rFonts w:cs="Times New Roman"/>
              <w:noProof/>
            </w:rPr>
            <w:t>Questions</w:t>
          </w:r>
          <w:r>
            <w:rPr>
              <w:noProof/>
            </w:rPr>
            <w:tab/>
          </w:r>
          <w:r>
            <w:rPr>
              <w:noProof/>
            </w:rPr>
            <w:fldChar w:fldCharType="begin"/>
          </w:r>
          <w:r>
            <w:rPr>
              <w:noProof/>
            </w:rPr>
            <w:instrText xml:space="preserve"> PAGEREF _Toc268811790 \h </w:instrText>
          </w:r>
          <w:r>
            <w:rPr>
              <w:noProof/>
            </w:rPr>
          </w:r>
          <w:r>
            <w:rPr>
              <w:noProof/>
            </w:rPr>
            <w:fldChar w:fldCharType="separate"/>
          </w:r>
          <w:r>
            <w:rPr>
              <w:noProof/>
            </w:rPr>
            <w:t>72</w:t>
          </w:r>
          <w:r>
            <w:rPr>
              <w:noProof/>
            </w:rPr>
            <w:fldChar w:fldCharType="end"/>
          </w:r>
        </w:p>
        <w:p w14:paraId="2F92E4A2"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7.1.2</w:t>
          </w:r>
          <w:r>
            <w:rPr>
              <w:rFonts w:asciiTheme="minorHAnsi" w:hAnsiTheme="minorHAnsi"/>
              <w:smallCaps w:val="0"/>
              <w:noProof/>
              <w:sz w:val="24"/>
              <w:szCs w:val="24"/>
              <w:lang w:eastAsia="ja-JP"/>
            </w:rPr>
            <w:tab/>
          </w:r>
          <w:r w:rsidRPr="00FA3D62">
            <w:rPr>
              <w:rFonts w:cs="Times New Roman"/>
              <w:noProof/>
            </w:rPr>
            <w:t>Participants</w:t>
          </w:r>
          <w:r>
            <w:rPr>
              <w:noProof/>
            </w:rPr>
            <w:tab/>
          </w:r>
          <w:r>
            <w:rPr>
              <w:noProof/>
            </w:rPr>
            <w:fldChar w:fldCharType="begin"/>
          </w:r>
          <w:r>
            <w:rPr>
              <w:noProof/>
            </w:rPr>
            <w:instrText xml:space="preserve"> PAGEREF _Toc268811791 \h </w:instrText>
          </w:r>
          <w:r>
            <w:rPr>
              <w:noProof/>
            </w:rPr>
          </w:r>
          <w:r>
            <w:rPr>
              <w:noProof/>
            </w:rPr>
            <w:fldChar w:fldCharType="separate"/>
          </w:r>
          <w:r>
            <w:rPr>
              <w:noProof/>
            </w:rPr>
            <w:t>72</w:t>
          </w:r>
          <w:r>
            <w:rPr>
              <w:noProof/>
            </w:rPr>
            <w:fldChar w:fldCharType="end"/>
          </w:r>
        </w:p>
        <w:p w14:paraId="3159D752"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7.1.3</w:t>
          </w:r>
          <w:r>
            <w:rPr>
              <w:rFonts w:asciiTheme="minorHAnsi" w:hAnsiTheme="minorHAnsi"/>
              <w:smallCaps w:val="0"/>
              <w:noProof/>
              <w:sz w:val="24"/>
              <w:szCs w:val="24"/>
              <w:lang w:eastAsia="ja-JP"/>
            </w:rPr>
            <w:tab/>
          </w:r>
          <w:r w:rsidRPr="00FA3D62">
            <w:rPr>
              <w:rFonts w:cs="Times New Roman"/>
              <w:noProof/>
            </w:rPr>
            <w:t>Results</w:t>
          </w:r>
          <w:r>
            <w:rPr>
              <w:noProof/>
            </w:rPr>
            <w:tab/>
          </w:r>
          <w:r>
            <w:rPr>
              <w:noProof/>
            </w:rPr>
            <w:fldChar w:fldCharType="begin"/>
          </w:r>
          <w:r>
            <w:rPr>
              <w:noProof/>
            </w:rPr>
            <w:instrText xml:space="preserve"> PAGEREF _Toc268811792 \h </w:instrText>
          </w:r>
          <w:r>
            <w:rPr>
              <w:noProof/>
            </w:rPr>
          </w:r>
          <w:r>
            <w:rPr>
              <w:noProof/>
            </w:rPr>
            <w:fldChar w:fldCharType="separate"/>
          </w:r>
          <w:r>
            <w:rPr>
              <w:noProof/>
            </w:rPr>
            <w:t>72</w:t>
          </w:r>
          <w:r>
            <w:rPr>
              <w:noProof/>
            </w:rPr>
            <w:fldChar w:fldCharType="end"/>
          </w:r>
        </w:p>
        <w:p w14:paraId="5EA62EAB" w14:textId="77777777" w:rsidR="00E50F14" w:rsidRDefault="00E50F14">
          <w:pPr>
            <w:pStyle w:val="TOC3"/>
            <w:tabs>
              <w:tab w:val="left" w:pos="680"/>
              <w:tab w:val="right" w:pos="8290"/>
            </w:tabs>
            <w:rPr>
              <w:rFonts w:asciiTheme="minorHAnsi" w:hAnsiTheme="minorHAnsi"/>
              <w:smallCaps w:val="0"/>
              <w:noProof/>
              <w:sz w:val="24"/>
              <w:szCs w:val="24"/>
              <w:lang w:eastAsia="ja-JP"/>
            </w:rPr>
          </w:pPr>
          <w:r w:rsidRPr="00FA3D62">
            <w:rPr>
              <w:rFonts w:cs="Times New Roman"/>
              <w:noProof/>
            </w:rPr>
            <w:t>7.1.4</w:t>
          </w:r>
          <w:r>
            <w:rPr>
              <w:rFonts w:asciiTheme="minorHAnsi" w:hAnsiTheme="minorHAnsi"/>
              <w:smallCaps w:val="0"/>
              <w:noProof/>
              <w:sz w:val="24"/>
              <w:szCs w:val="24"/>
              <w:lang w:eastAsia="ja-JP"/>
            </w:rPr>
            <w:tab/>
          </w:r>
          <w:r w:rsidRPr="00FA3D62">
            <w:rPr>
              <w:rFonts w:cs="Times New Roman"/>
              <w:noProof/>
            </w:rPr>
            <w:t>Hypothesis Acceptance</w:t>
          </w:r>
          <w:r>
            <w:rPr>
              <w:noProof/>
            </w:rPr>
            <w:tab/>
          </w:r>
          <w:r>
            <w:rPr>
              <w:noProof/>
            </w:rPr>
            <w:fldChar w:fldCharType="begin"/>
          </w:r>
          <w:r>
            <w:rPr>
              <w:noProof/>
            </w:rPr>
            <w:instrText xml:space="preserve"> PAGEREF _Toc268811793 \h </w:instrText>
          </w:r>
          <w:r>
            <w:rPr>
              <w:noProof/>
            </w:rPr>
          </w:r>
          <w:r>
            <w:rPr>
              <w:noProof/>
            </w:rPr>
            <w:fldChar w:fldCharType="separate"/>
          </w:r>
          <w:r>
            <w:rPr>
              <w:noProof/>
            </w:rPr>
            <w:t>72</w:t>
          </w:r>
          <w:r>
            <w:rPr>
              <w:noProof/>
            </w:rPr>
            <w:fldChar w:fldCharType="end"/>
          </w:r>
        </w:p>
        <w:p w14:paraId="285933B5"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811794 \h </w:instrText>
          </w:r>
          <w:r>
            <w:rPr>
              <w:noProof/>
            </w:rPr>
          </w:r>
          <w:r>
            <w:rPr>
              <w:noProof/>
            </w:rPr>
            <w:fldChar w:fldCharType="separate"/>
          </w:r>
          <w:r>
            <w:rPr>
              <w:noProof/>
            </w:rPr>
            <w:t>72</w:t>
          </w:r>
          <w:r>
            <w:rPr>
              <w:noProof/>
            </w:rPr>
            <w:fldChar w:fldCharType="end"/>
          </w:r>
        </w:p>
        <w:p w14:paraId="01217B94"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8</w:t>
          </w:r>
          <w:r>
            <w:rPr>
              <w:rFonts w:asciiTheme="minorHAnsi" w:hAnsiTheme="minorHAnsi"/>
              <w:b w:val="0"/>
              <w:caps w:val="0"/>
              <w:noProof/>
              <w:sz w:val="24"/>
              <w:szCs w:val="24"/>
              <w:u w:val="none"/>
              <w:lang w:eastAsia="ja-JP"/>
            </w:rPr>
            <w:tab/>
          </w:r>
          <w:r w:rsidRPr="00FA3D62">
            <w:rPr>
              <w:rFonts w:cs="Times New Roman"/>
              <w:noProof/>
            </w:rPr>
            <w:t>CONCLUSION AND FUTURE WORK</w:t>
          </w:r>
          <w:r>
            <w:rPr>
              <w:noProof/>
            </w:rPr>
            <w:tab/>
          </w:r>
          <w:r>
            <w:rPr>
              <w:noProof/>
            </w:rPr>
            <w:fldChar w:fldCharType="begin"/>
          </w:r>
          <w:r>
            <w:rPr>
              <w:noProof/>
            </w:rPr>
            <w:instrText xml:space="preserve"> PAGEREF _Toc268811795 \h </w:instrText>
          </w:r>
          <w:r>
            <w:rPr>
              <w:noProof/>
            </w:rPr>
          </w:r>
          <w:r>
            <w:rPr>
              <w:noProof/>
            </w:rPr>
            <w:fldChar w:fldCharType="separate"/>
          </w:r>
          <w:r>
            <w:rPr>
              <w:noProof/>
            </w:rPr>
            <w:t>73</w:t>
          </w:r>
          <w:r>
            <w:rPr>
              <w:noProof/>
            </w:rPr>
            <w:fldChar w:fldCharType="end"/>
          </w:r>
        </w:p>
        <w:p w14:paraId="7C8E818D"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8811796 \h </w:instrText>
          </w:r>
          <w:r>
            <w:rPr>
              <w:noProof/>
            </w:rPr>
          </w:r>
          <w:r>
            <w:rPr>
              <w:noProof/>
            </w:rPr>
            <w:fldChar w:fldCharType="separate"/>
          </w:r>
          <w:r>
            <w:rPr>
              <w:noProof/>
            </w:rPr>
            <w:t>73</w:t>
          </w:r>
          <w:r>
            <w:rPr>
              <w:noProof/>
            </w:rPr>
            <w:fldChar w:fldCharType="end"/>
          </w:r>
        </w:p>
        <w:p w14:paraId="020D058C" w14:textId="77777777" w:rsidR="00E50F14" w:rsidRDefault="00E50F14">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8811797 \h </w:instrText>
          </w:r>
          <w:r>
            <w:rPr>
              <w:noProof/>
            </w:rPr>
          </w:r>
          <w:r>
            <w:rPr>
              <w:noProof/>
            </w:rPr>
            <w:fldChar w:fldCharType="separate"/>
          </w:r>
          <w:r>
            <w:rPr>
              <w:noProof/>
            </w:rPr>
            <w:t>73</w:t>
          </w:r>
          <w:r>
            <w:rPr>
              <w:noProof/>
            </w:rPr>
            <w:fldChar w:fldCharType="end"/>
          </w:r>
        </w:p>
        <w:p w14:paraId="489A8C86" w14:textId="77777777" w:rsidR="00E50F14" w:rsidRDefault="00E50F14">
          <w:pPr>
            <w:pStyle w:val="TOC1"/>
            <w:rPr>
              <w:rFonts w:asciiTheme="minorHAnsi" w:hAnsiTheme="minorHAnsi"/>
              <w:b w:val="0"/>
              <w:caps w:val="0"/>
              <w:noProof/>
              <w:sz w:val="24"/>
              <w:szCs w:val="24"/>
              <w:u w:val="none"/>
              <w:lang w:eastAsia="ja-JP"/>
            </w:rPr>
          </w:pPr>
          <w:r w:rsidRPr="00FA3D62">
            <w:rPr>
              <w:rFonts w:cs="Times New Roman"/>
              <w:noProof/>
            </w:rPr>
            <w:t>REFERENCES</w:t>
          </w:r>
          <w:r>
            <w:rPr>
              <w:noProof/>
            </w:rPr>
            <w:tab/>
          </w:r>
          <w:r>
            <w:rPr>
              <w:noProof/>
            </w:rPr>
            <w:fldChar w:fldCharType="begin"/>
          </w:r>
          <w:r>
            <w:rPr>
              <w:noProof/>
            </w:rPr>
            <w:instrText xml:space="preserve"> PAGEREF _Toc268811798 \h </w:instrText>
          </w:r>
          <w:r>
            <w:rPr>
              <w:noProof/>
            </w:rPr>
          </w:r>
          <w:r>
            <w:rPr>
              <w:noProof/>
            </w:rPr>
            <w:fldChar w:fldCharType="separate"/>
          </w:r>
          <w:r>
            <w:rPr>
              <w:noProof/>
            </w:rPr>
            <w:t>74</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E50F14">
          <w:rPr>
            <w:noProof/>
          </w:rPr>
          <w:t>15560</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8811724"/>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77777777"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8811725"/>
      <w:r w:rsidRPr="00F45A4F">
        <w:rPr>
          <w:rFonts w:cs="Times New Roman"/>
        </w:rPr>
        <w:t>LIST OF TABLES</w:t>
      </w:r>
      <w:bookmarkEnd w:id="3"/>
      <w:bookmarkEnd w:id="4"/>
      <w:bookmarkEnd w:id="5"/>
    </w:p>
    <w:p w14:paraId="1730C169" w14:textId="77777777" w:rsidR="003D1F86"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3D1F86">
        <w:rPr>
          <w:noProof/>
        </w:rPr>
        <w:t>Table 1: Access user story</w:t>
      </w:r>
      <w:r w:rsidR="003D1F86">
        <w:rPr>
          <w:noProof/>
        </w:rPr>
        <w:tab/>
      </w:r>
      <w:r w:rsidR="003D1F86">
        <w:rPr>
          <w:noProof/>
        </w:rPr>
        <w:fldChar w:fldCharType="begin"/>
      </w:r>
      <w:r w:rsidR="003D1F86">
        <w:rPr>
          <w:noProof/>
        </w:rPr>
        <w:instrText xml:space="preserve"> PAGEREF _Toc268692976 \h </w:instrText>
      </w:r>
      <w:r w:rsidR="003D1F86">
        <w:rPr>
          <w:noProof/>
        </w:rPr>
      </w:r>
      <w:r w:rsidR="003D1F86">
        <w:rPr>
          <w:noProof/>
        </w:rPr>
        <w:fldChar w:fldCharType="separate"/>
      </w:r>
      <w:r w:rsidR="003D1F86">
        <w:rPr>
          <w:noProof/>
        </w:rPr>
        <w:t>44</w:t>
      </w:r>
      <w:r w:rsidR="003D1F86">
        <w:rPr>
          <w:noProof/>
        </w:rPr>
        <w:fldChar w:fldCharType="end"/>
      </w:r>
    </w:p>
    <w:p w14:paraId="4478946A" w14:textId="77777777" w:rsidR="003D1F86" w:rsidRDefault="003D1F86">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8692977 \h </w:instrText>
      </w:r>
      <w:r>
        <w:rPr>
          <w:noProof/>
        </w:rPr>
      </w:r>
      <w:r>
        <w:rPr>
          <w:noProof/>
        </w:rPr>
        <w:fldChar w:fldCharType="separate"/>
      </w:r>
      <w:r>
        <w:rPr>
          <w:noProof/>
        </w:rPr>
        <w:t>45</w:t>
      </w:r>
      <w:r>
        <w:rPr>
          <w:noProof/>
        </w:rPr>
        <w:fldChar w:fldCharType="end"/>
      </w:r>
    </w:p>
    <w:p w14:paraId="60E273FB" w14:textId="77777777" w:rsidR="003D1F86" w:rsidRDefault="003D1F86">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8692978 \h </w:instrText>
      </w:r>
      <w:r>
        <w:rPr>
          <w:noProof/>
        </w:rPr>
      </w:r>
      <w:r>
        <w:rPr>
          <w:noProof/>
        </w:rPr>
        <w:fldChar w:fldCharType="separate"/>
      </w:r>
      <w:r>
        <w:rPr>
          <w:noProof/>
        </w:rPr>
        <w:t>47</w:t>
      </w:r>
      <w:r>
        <w:rPr>
          <w:noProof/>
        </w:rPr>
        <w:fldChar w:fldCharType="end"/>
      </w:r>
    </w:p>
    <w:p w14:paraId="6A885D57" w14:textId="77777777" w:rsidR="003D1F86" w:rsidRDefault="003D1F86">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8692979 \h </w:instrText>
      </w:r>
      <w:r>
        <w:rPr>
          <w:noProof/>
        </w:rPr>
      </w:r>
      <w:r>
        <w:rPr>
          <w:noProof/>
        </w:rPr>
        <w:fldChar w:fldCharType="separate"/>
      </w:r>
      <w:r>
        <w:rPr>
          <w:noProof/>
        </w:rPr>
        <w:t>48</w:t>
      </w:r>
      <w:r>
        <w:rPr>
          <w:noProof/>
        </w:rPr>
        <w:fldChar w:fldCharType="end"/>
      </w:r>
    </w:p>
    <w:p w14:paraId="0C71C7CC" w14:textId="77777777" w:rsidR="003D1F86" w:rsidRDefault="003D1F86">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8692980 \h </w:instrText>
      </w:r>
      <w:r>
        <w:rPr>
          <w:noProof/>
        </w:rPr>
      </w:r>
      <w:r>
        <w:rPr>
          <w:noProof/>
        </w:rPr>
        <w:fldChar w:fldCharType="separate"/>
      </w:r>
      <w:r>
        <w:rPr>
          <w:noProof/>
        </w:rPr>
        <w:t>49</w:t>
      </w:r>
      <w:r>
        <w:rPr>
          <w:noProof/>
        </w:rPr>
        <w:fldChar w:fldCharType="end"/>
      </w:r>
    </w:p>
    <w:p w14:paraId="040A93E3" w14:textId="77777777" w:rsidR="003D1F86" w:rsidRDefault="003D1F86">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8692981 \h </w:instrText>
      </w:r>
      <w:r>
        <w:rPr>
          <w:noProof/>
        </w:rPr>
      </w:r>
      <w:r>
        <w:rPr>
          <w:noProof/>
        </w:rPr>
        <w:fldChar w:fldCharType="separate"/>
      </w:r>
      <w:r>
        <w:rPr>
          <w:noProof/>
        </w:rPr>
        <w:t>50</w:t>
      </w:r>
      <w:r>
        <w:rPr>
          <w:noProof/>
        </w:rPr>
        <w:fldChar w:fldCharType="end"/>
      </w:r>
    </w:p>
    <w:p w14:paraId="24D8167A" w14:textId="77777777" w:rsidR="003D1F86" w:rsidRDefault="003D1F86">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8692982 \h </w:instrText>
      </w:r>
      <w:r>
        <w:rPr>
          <w:noProof/>
        </w:rPr>
      </w:r>
      <w:r>
        <w:rPr>
          <w:noProof/>
        </w:rPr>
        <w:fldChar w:fldCharType="separate"/>
      </w:r>
      <w:r>
        <w:rPr>
          <w:noProof/>
        </w:rPr>
        <w:t>50</w:t>
      </w:r>
      <w:r>
        <w:rPr>
          <w:noProof/>
        </w:rPr>
        <w:fldChar w:fldCharType="end"/>
      </w:r>
    </w:p>
    <w:p w14:paraId="10E303D7" w14:textId="77777777" w:rsidR="003D1F86" w:rsidRDefault="003D1F86">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8692983 \h </w:instrText>
      </w:r>
      <w:r>
        <w:rPr>
          <w:noProof/>
        </w:rPr>
      </w:r>
      <w:r>
        <w:rPr>
          <w:noProof/>
        </w:rPr>
        <w:fldChar w:fldCharType="separate"/>
      </w:r>
      <w:r>
        <w:rPr>
          <w:noProof/>
        </w:rPr>
        <w:t>51</w:t>
      </w:r>
      <w:r>
        <w:rPr>
          <w:noProof/>
        </w:rPr>
        <w:fldChar w:fldCharType="end"/>
      </w:r>
    </w:p>
    <w:p w14:paraId="70170773" w14:textId="77777777" w:rsidR="003D1F86" w:rsidRDefault="003D1F86">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8692984 \h </w:instrText>
      </w:r>
      <w:r>
        <w:rPr>
          <w:noProof/>
        </w:rPr>
      </w:r>
      <w:r>
        <w:rPr>
          <w:noProof/>
        </w:rPr>
        <w:fldChar w:fldCharType="separate"/>
      </w:r>
      <w:r>
        <w:rPr>
          <w:noProof/>
        </w:rPr>
        <w:t>52</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8811726"/>
      <w:r w:rsidRPr="00F45A4F">
        <w:rPr>
          <w:rFonts w:cs="Times New Roman"/>
        </w:rPr>
        <w:t>LIST OF FIGURES</w:t>
      </w:r>
      <w:bookmarkEnd w:id="6"/>
      <w:bookmarkEnd w:id="7"/>
      <w:bookmarkEnd w:id="8"/>
      <w:r w:rsidRPr="00F45A4F">
        <w:rPr>
          <w:rFonts w:cs="Times New Roman"/>
        </w:rPr>
        <w:t xml:space="preserve"> </w:t>
      </w:r>
    </w:p>
    <w:p w14:paraId="49BC02DA" w14:textId="77777777" w:rsidR="00E50F14"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bookmarkStart w:id="9" w:name="_GoBack"/>
      <w:bookmarkEnd w:id="9"/>
      <w:r w:rsidR="00E50F14">
        <w:rPr>
          <w:noProof/>
        </w:rPr>
        <w:t>Figure 1: The structure of OWL 2 [11]</w:t>
      </w:r>
      <w:r w:rsidR="00E50F14">
        <w:rPr>
          <w:noProof/>
        </w:rPr>
        <w:tab/>
      </w:r>
      <w:r w:rsidR="00E50F14">
        <w:rPr>
          <w:noProof/>
        </w:rPr>
        <w:fldChar w:fldCharType="begin"/>
      </w:r>
      <w:r w:rsidR="00E50F14">
        <w:rPr>
          <w:noProof/>
        </w:rPr>
        <w:instrText xml:space="preserve"> PAGEREF _Toc268811799 \h </w:instrText>
      </w:r>
      <w:r w:rsidR="00E50F14">
        <w:rPr>
          <w:noProof/>
        </w:rPr>
      </w:r>
      <w:r w:rsidR="00E50F14">
        <w:rPr>
          <w:noProof/>
        </w:rPr>
        <w:fldChar w:fldCharType="separate"/>
      </w:r>
      <w:r w:rsidR="00E50F14">
        <w:rPr>
          <w:noProof/>
        </w:rPr>
        <w:t>19</w:t>
      </w:r>
      <w:r w:rsidR="00E50F14">
        <w:rPr>
          <w:noProof/>
        </w:rPr>
        <w:fldChar w:fldCharType="end"/>
      </w:r>
    </w:p>
    <w:p w14:paraId="4CC65390" w14:textId="77777777" w:rsidR="00E50F14" w:rsidRDefault="00E50F14">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8811800 \h </w:instrText>
      </w:r>
      <w:r>
        <w:rPr>
          <w:noProof/>
        </w:rPr>
      </w:r>
      <w:r>
        <w:rPr>
          <w:noProof/>
        </w:rPr>
        <w:fldChar w:fldCharType="separate"/>
      </w:r>
      <w:r>
        <w:rPr>
          <w:noProof/>
        </w:rPr>
        <w:t>21</w:t>
      </w:r>
      <w:r>
        <w:rPr>
          <w:noProof/>
        </w:rPr>
        <w:fldChar w:fldCharType="end"/>
      </w:r>
    </w:p>
    <w:p w14:paraId="6F80AA81" w14:textId="77777777" w:rsidR="00E50F14" w:rsidRDefault="00E50F14">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8811801 \h </w:instrText>
      </w:r>
      <w:r>
        <w:rPr>
          <w:noProof/>
        </w:rPr>
      </w:r>
      <w:r>
        <w:rPr>
          <w:noProof/>
        </w:rPr>
        <w:fldChar w:fldCharType="separate"/>
      </w:r>
      <w:r>
        <w:rPr>
          <w:noProof/>
        </w:rPr>
        <w:t>26</w:t>
      </w:r>
      <w:r>
        <w:rPr>
          <w:noProof/>
        </w:rPr>
        <w:fldChar w:fldCharType="end"/>
      </w:r>
    </w:p>
    <w:p w14:paraId="361A05FC" w14:textId="77777777" w:rsidR="00E50F14" w:rsidRDefault="00E50F14">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8811802 \h </w:instrText>
      </w:r>
      <w:r>
        <w:rPr>
          <w:noProof/>
        </w:rPr>
      </w:r>
      <w:r>
        <w:rPr>
          <w:noProof/>
        </w:rPr>
        <w:fldChar w:fldCharType="separate"/>
      </w:r>
      <w:r>
        <w:rPr>
          <w:noProof/>
        </w:rPr>
        <w:t>29</w:t>
      </w:r>
      <w:r>
        <w:rPr>
          <w:noProof/>
        </w:rPr>
        <w:fldChar w:fldCharType="end"/>
      </w:r>
    </w:p>
    <w:p w14:paraId="1F645669" w14:textId="77777777" w:rsidR="00E50F14" w:rsidRDefault="00E50F14">
      <w:pPr>
        <w:pStyle w:val="TableofFigures"/>
        <w:tabs>
          <w:tab w:val="right" w:leader="underscore" w:pos="8290"/>
        </w:tabs>
        <w:rPr>
          <w:i w:val="0"/>
          <w:noProof/>
          <w:sz w:val="24"/>
          <w:szCs w:val="24"/>
          <w:lang w:eastAsia="ja-JP"/>
        </w:rPr>
      </w:pPr>
      <w:r>
        <w:rPr>
          <w:noProof/>
        </w:rPr>
        <w:t>Figure 5: Class Hierarchy of the sushi ontology</w:t>
      </w:r>
      <w:r>
        <w:rPr>
          <w:noProof/>
        </w:rPr>
        <w:tab/>
      </w:r>
      <w:r>
        <w:rPr>
          <w:noProof/>
        </w:rPr>
        <w:fldChar w:fldCharType="begin"/>
      </w:r>
      <w:r>
        <w:rPr>
          <w:noProof/>
        </w:rPr>
        <w:instrText xml:space="preserve"> PAGEREF _Toc268811803 \h </w:instrText>
      </w:r>
      <w:r>
        <w:rPr>
          <w:noProof/>
        </w:rPr>
      </w:r>
      <w:r>
        <w:rPr>
          <w:noProof/>
        </w:rPr>
        <w:fldChar w:fldCharType="separate"/>
      </w:r>
      <w:r>
        <w:rPr>
          <w:noProof/>
        </w:rPr>
        <w:t>38</w:t>
      </w:r>
      <w:r>
        <w:rPr>
          <w:noProof/>
        </w:rPr>
        <w:fldChar w:fldCharType="end"/>
      </w:r>
    </w:p>
    <w:p w14:paraId="6753C705" w14:textId="77777777" w:rsidR="00E50F14" w:rsidRDefault="00E50F14">
      <w:pPr>
        <w:pStyle w:val="TableofFigures"/>
        <w:tabs>
          <w:tab w:val="right" w:leader="underscore" w:pos="8290"/>
        </w:tabs>
        <w:rPr>
          <w:i w:val="0"/>
          <w:noProof/>
          <w:sz w:val="24"/>
          <w:szCs w:val="24"/>
          <w:lang w:eastAsia="ja-JP"/>
        </w:rPr>
      </w:pPr>
      <w:r>
        <w:rPr>
          <w:noProof/>
        </w:rPr>
        <w:t>Figure 6: Object properties of the sushi ontology</w:t>
      </w:r>
      <w:r>
        <w:rPr>
          <w:noProof/>
        </w:rPr>
        <w:tab/>
      </w:r>
      <w:r>
        <w:rPr>
          <w:noProof/>
        </w:rPr>
        <w:fldChar w:fldCharType="begin"/>
      </w:r>
      <w:r>
        <w:rPr>
          <w:noProof/>
        </w:rPr>
        <w:instrText xml:space="preserve"> PAGEREF _Toc268811804 \h </w:instrText>
      </w:r>
      <w:r>
        <w:rPr>
          <w:noProof/>
        </w:rPr>
      </w:r>
      <w:r>
        <w:rPr>
          <w:noProof/>
        </w:rPr>
        <w:fldChar w:fldCharType="separate"/>
      </w:r>
      <w:r>
        <w:rPr>
          <w:noProof/>
        </w:rPr>
        <w:t>39</w:t>
      </w:r>
      <w:r>
        <w:rPr>
          <w:noProof/>
        </w:rPr>
        <w:fldChar w:fldCharType="end"/>
      </w:r>
    </w:p>
    <w:p w14:paraId="1406F298" w14:textId="77777777" w:rsidR="00E50F14" w:rsidRDefault="00E50F14">
      <w:pPr>
        <w:pStyle w:val="TableofFigures"/>
        <w:tabs>
          <w:tab w:val="right" w:leader="underscore" w:pos="8290"/>
        </w:tabs>
        <w:rPr>
          <w:i w:val="0"/>
          <w:noProof/>
          <w:sz w:val="24"/>
          <w:szCs w:val="24"/>
          <w:lang w:eastAsia="ja-JP"/>
        </w:rPr>
      </w:pPr>
      <w:r>
        <w:rPr>
          <w:noProof/>
        </w:rPr>
        <w:t>Figure 7: Data properties of the sushi ontology</w:t>
      </w:r>
      <w:r>
        <w:rPr>
          <w:noProof/>
        </w:rPr>
        <w:tab/>
      </w:r>
      <w:r>
        <w:rPr>
          <w:noProof/>
        </w:rPr>
        <w:fldChar w:fldCharType="begin"/>
      </w:r>
      <w:r>
        <w:rPr>
          <w:noProof/>
        </w:rPr>
        <w:instrText xml:space="preserve"> PAGEREF _Toc268811805 \h </w:instrText>
      </w:r>
      <w:r>
        <w:rPr>
          <w:noProof/>
        </w:rPr>
      </w:r>
      <w:r>
        <w:rPr>
          <w:noProof/>
        </w:rPr>
        <w:fldChar w:fldCharType="separate"/>
      </w:r>
      <w:r>
        <w:rPr>
          <w:noProof/>
        </w:rPr>
        <w:t>40</w:t>
      </w:r>
      <w:r>
        <w:rPr>
          <w:noProof/>
        </w:rPr>
        <w:fldChar w:fldCharType="end"/>
      </w:r>
    </w:p>
    <w:p w14:paraId="69957AA5" w14:textId="77777777" w:rsidR="00E50F14" w:rsidRDefault="00E50F14">
      <w:pPr>
        <w:pStyle w:val="TableofFigures"/>
        <w:tabs>
          <w:tab w:val="right" w:leader="underscore" w:pos="8290"/>
        </w:tabs>
        <w:rPr>
          <w:i w:val="0"/>
          <w:noProof/>
          <w:sz w:val="24"/>
          <w:szCs w:val="24"/>
          <w:lang w:eastAsia="ja-JP"/>
        </w:rPr>
      </w:pPr>
      <w:r>
        <w:rPr>
          <w:noProof/>
        </w:rPr>
        <w:t>Figure 8: Annotations properties of the sushi ontology</w:t>
      </w:r>
      <w:r>
        <w:rPr>
          <w:noProof/>
        </w:rPr>
        <w:tab/>
      </w:r>
      <w:r>
        <w:rPr>
          <w:noProof/>
        </w:rPr>
        <w:fldChar w:fldCharType="begin"/>
      </w:r>
      <w:r>
        <w:rPr>
          <w:noProof/>
        </w:rPr>
        <w:instrText xml:space="preserve"> PAGEREF _Toc268811806 \h </w:instrText>
      </w:r>
      <w:r>
        <w:rPr>
          <w:noProof/>
        </w:rPr>
      </w:r>
      <w:r>
        <w:rPr>
          <w:noProof/>
        </w:rPr>
        <w:fldChar w:fldCharType="separate"/>
      </w:r>
      <w:r>
        <w:rPr>
          <w:noProof/>
        </w:rPr>
        <w:t>40</w:t>
      </w:r>
      <w:r>
        <w:rPr>
          <w:noProof/>
        </w:rPr>
        <w:fldChar w:fldCharType="end"/>
      </w:r>
    </w:p>
    <w:p w14:paraId="268F0C72" w14:textId="77777777" w:rsidR="00E50F14" w:rsidRDefault="00E50F14">
      <w:pPr>
        <w:pStyle w:val="TableofFigures"/>
        <w:tabs>
          <w:tab w:val="right" w:leader="underscore" w:pos="8290"/>
        </w:tabs>
        <w:rPr>
          <w:i w:val="0"/>
          <w:noProof/>
          <w:sz w:val="24"/>
          <w:szCs w:val="24"/>
          <w:lang w:eastAsia="ja-JP"/>
        </w:rPr>
      </w:pPr>
      <w:r>
        <w:rPr>
          <w:noProof/>
        </w:rPr>
        <w:t>Figure 9: Semantics of EggOmlete class</w:t>
      </w:r>
      <w:r>
        <w:rPr>
          <w:noProof/>
        </w:rPr>
        <w:tab/>
      </w:r>
      <w:r>
        <w:rPr>
          <w:noProof/>
        </w:rPr>
        <w:fldChar w:fldCharType="begin"/>
      </w:r>
      <w:r>
        <w:rPr>
          <w:noProof/>
        </w:rPr>
        <w:instrText xml:space="preserve"> PAGEREF _Toc268811807 \h </w:instrText>
      </w:r>
      <w:r>
        <w:rPr>
          <w:noProof/>
        </w:rPr>
      </w:r>
      <w:r>
        <w:rPr>
          <w:noProof/>
        </w:rPr>
        <w:fldChar w:fldCharType="separate"/>
      </w:r>
      <w:r>
        <w:rPr>
          <w:noProof/>
        </w:rPr>
        <w:t>41</w:t>
      </w:r>
      <w:r>
        <w:rPr>
          <w:noProof/>
        </w:rPr>
        <w:fldChar w:fldCharType="end"/>
      </w:r>
    </w:p>
    <w:p w14:paraId="58DD3898" w14:textId="77777777" w:rsidR="00E50F14" w:rsidRDefault="00E50F14">
      <w:pPr>
        <w:pStyle w:val="TableofFigures"/>
        <w:tabs>
          <w:tab w:val="right" w:leader="underscore" w:pos="8290"/>
        </w:tabs>
        <w:rPr>
          <w:i w:val="0"/>
          <w:noProof/>
          <w:sz w:val="24"/>
          <w:szCs w:val="24"/>
          <w:lang w:eastAsia="ja-JP"/>
        </w:rPr>
      </w:pPr>
      <w:r>
        <w:rPr>
          <w:noProof/>
        </w:rPr>
        <w:t>Figure 10:Semantics of SpicyIng class</w:t>
      </w:r>
      <w:r>
        <w:rPr>
          <w:noProof/>
        </w:rPr>
        <w:tab/>
      </w:r>
      <w:r>
        <w:rPr>
          <w:noProof/>
        </w:rPr>
        <w:fldChar w:fldCharType="begin"/>
      </w:r>
      <w:r>
        <w:rPr>
          <w:noProof/>
        </w:rPr>
        <w:instrText xml:space="preserve"> PAGEREF _Toc268811808 \h </w:instrText>
      </w:r>
      <w:r>
        <w:rPr>
          <w:noProof/>
        </w:rPr>
      </w:r>
      <w:r>
        <w:rPr>
          <w:noProof/>
        </w:rPr>
        <w:fldChar w:fldCharType="separate"/>
      </w:r>
      <w:r>
        <w:rPr>
          <w:noProof/>
        </w:rPr>
        <w:t>41</w:t>
      </w:r>
      <w:r>
        <w:rPr>
          <w:noProof/>
        </w:rPr>
        <w:fldChar w:fldCharType="end"/>
      </w:r>
    </w:p>
    <w:p w14:paraId="39D10E7D" w14:textId="77777777" w:rsidR="00E50F14" w:rsidRDefault="00E50F14">
      <w:pPr>
        <w:pStyle w:val="TableofFigures"/>
        <w:tabs>
          <w:tab w:val="right" w:leader="underscore" w:pos="8290"/>
        </w:tabs>
        <w:rPr>
          <w:i w:val="0"/>
          <w:noProof/>
          <w:sz w:val="24"/>
          <w:szCs w:val="24"/>
          <w:lang w:eastAsia="ja-JP"/>
        </w:rPr>
      </w:pPr>
      <w:r>
        <w:rPr>
          <w:noProof/>
        </w:rPr>
        <w:t>Figure 11: Semantics of AvocadoMaki class</w:t>
      </w:r>
      <w:r>
        <w:rPr>
          <w:noProof/>
        </w:rPr>
        <w:tab/>
      </w:r>
      <w:r>
        <w:rPr>
          <w:noProof/>
        </w:rPr>
        <w:fldChar w:fldCharType="begin"/>
      </w:r>
      <w:r>
        <w:rPr>
          <w:noProof/>
        </w:rPr>
        <w:instrText xml:space="preserve"> PAGEREF _Toc268811809 \h </w:instrText>
      </w:r>
      <w:r>
        <w:rPr>
          <w:noProof/>
        </w:rPr>
      </w:r>
      <w:r>
        <w:rPr>
          <w:noProof/>
        </w:rPr>
        <w:fldChar w:fldCharType="separate"/>
      </w:r>
      <w:r>
        <w:rPr>
          <w:noProof/>
        </w:rPr>
        <w:t>41</w:t>
      </w:r>
      <w:r>
        <w:rPr>
          <w:noProof/>
        </w:rPr>
        <w:fldChar w:fldCharType="end"/>
      </w:r>
    </w:p>
    <w:p w14:paraId="2425A123" w14:textId="77777777" w:rsidR="00E50F14" w:rsidRDefault="00E50F14">
      <w:pPr>
        <w:pStyle w:val="TableofFigures"/>
        <w:tabs>
          <w:tab w:val="right" w:leader="underscore" w:pos="8290"/>
        </w:tabs>
        <w:rPr>
          <w:i w:val="0"/>
          <w:noProof/>
          <w:sz w:val="24"/>
          <w:szCs w:val="24"/>
          <w:lang w:eastAsia="ja-JP"/>
        </w:rPr>
      </w:pPr>
      <w:r>
        <w:rPr>
          <w:noProof/>
        </w:rPr>
        <w:t>Figure 12: Basic annotations diagram of sushi ontology</w:t>
      </w:r>
      <w:r>
        <w:rPr>
          <w:noProof/>
        </w:rPr>
        <w:tab/>
      </w:r>
      <w:r>
        <w:rPr>
          <w:noProof/>
        </w:rPr>
        <w:fldChar w:fldCharType="begin"/>
      </w:r>
      <w:r>
        <w:rPr>
          <w:noProof/>
        </w:rPr>
        <w:instrText xml:space="preserve"> PAGEREF _Toc268811810 \h </w:instrText>
      </w:r>
      <w:r>
        <w:rPr>
          <w:noProof/>
        </w:rPr>
      </w:r>
      <w:r>
        <w:rPr>
          <w:noProof/>
        </w:rPr>
        <w:fldChar w:fldCharType="separate"/>
      </w:r>
      <w:r>
        <w:rPr>
          <w:noProof/>
        </w:rPr>
        <w:t>42</w:t>
      </w:r>
      <w:r>
        <w:rPr>
          <w:noProof/>
        </w:rPr>
        <w:fldChar w:fldCharType="end"/>
      </w:r>
    </w:p>
    <w:p w14:paraId="52A37961" w14:textId="77777777" w:rsidR="00E50F14" w:rsidRDefault="00E50F14">
      <w:pPr>
        <w:pStyle w:val="TableofFigures"/>
        <w:tabs>
          <w:tab w:val="right" w:leader="underscore" w:pos="8290"/>
        </w:tabs>
        <w:rPr>
          <w:i w:val="0"/>
          <w:noProof/>
          <w:sz w:val="24"/>
          <w:szCs w:val="24"/>
          <w:lang w:eastAsia="ja-JP"/>
        </w:rPr>
      </w:pPr>
      <w:r>
        <w:rPr>
          <w:noProof/>
        </w:rPr>
        <w:t>Figure 13: hasRole annotation used in NamedSushi class</w:t>
      </w:r>
      <w:r>
        <w:rPr>
          <w:noProof/>
        </w:rPr>
        <w:tab/>
      </w:r>
      <w:r>
        <w:rPr>
          <w:noProof/>
        </w:rPr>
        <w:fldChar w:fldCharType="begin"/>
      </w:r>
      <w:r>
        <w:rPr>
          <w:noProof/>
        </w:rPr>
        <w:instrText xml:space="preserve"> PAGEREF _Toc268811811 \h </w:instrText>
      </w:r>
      <w:r>
        <w:rPr>
          <w:noProof/>
        </w:rPr>
      </w:r>
      <w:r>
        <w:rPr>
          <w:noProof/>
        </w:rPr>
        <w:fldChar w:fldCharType="separate"/>
      </w:r>
      <w:r>
        <w:rPr>
          <w:noProof/>
        </w:rPr>
        <w:t>42</w:t>
      </w:r>
      <w:r>
        <w:rPr>
          <w:noProof/>
        </w:rPr>
        <w:fldChar w:fldCharType="end"/>
      </w:r>
    </w:p>
    <w:p w14:paraId="64746AE2" w14:textId="77777777" w:rsidR="00E50F14" w:rsidRDefault="00E50F14">
      <w:pPr>
        <w:pStyle w:val="TableofFigures"/>
        <w:tabs>
          <w:tab w:val="right" w:leader="underscore" w:pos="8290"/>
        </w:tabs>
        <w:rPr>
          <w:i w:val="0"/>
          <w:noProof/>
          <w:sz w:val="24"/>
          <w:szCs w:val="24"/>
          <w:lang w:eastAsia="ja-JP"/>
        </w:rPr>
      </w:pPr>
      <w:r>
        <w:rPr>
          <w:noProof/>
        </w:rPr>
        <w:t>Figure 14: hasRole annotation used in SushiIngredient class</w:t>
      </w:r>
      <w:r>
        <w:rPr>
          <w:noProof/>
        </w:rPr>
        <w:tab/>
      </w:r>
      <w:r>
        <w:rPr>
          <w:noProof/>
        </w:rPr>
        <w:fldChar w:fldCharType="begin"/>
      </w:r>
      <w:r>
        <w:rPr>
          <w:noProof/>
        </w:rPr>
        <w:instrText xml:space="preserve"> PAGEREF _Toc268811812 \h </w:instrText>
      </w:r>
      <w:r>
        <w:rPr>
          <w:noProof/>
        </w:rPr>
      </w:r>
      <w:r>
        <w:rPr>
          <w:noProof/>
        </w:rPr>
        <w:fldChar w:fldCharType="separate"/>
      </w:r>
      <w:r>
        <w:rPr>
          <w:noProof/>
        </w:rPr>
        <w:t>42</w:t>
      </w:r>
      <w:r>
        <w:rPr>
          <w:noProof/>
        </w:rPr>
        <w:fldChar w:fldCharType="end"/>
      </w:r>
    </w:p>
    <w:p w14:paraId="6135487A" w14:textId="77777777" w:rsidR="00E50F14" w:rsidRDefault="00E50F14">
      <w:pPr>
        <w:pStyle w:val="TableofFigures"/>
        <w:tabs>
          <w:tab w:val="right" w:leader="underscore" w:pos="8290"/>
        </w:tabs>
        <w:rPr>
          <w:i w:val="0"/>
          <w:noProof/>
          <w:sz w:val="24"/>
          <w:szCs w:val="24"/>
          <w:lang w:eastAsia="ja-JP"/>
        </w:rPr>
      </w:pPr>
      <w:r>
        <w:rPr>
          <w:noProof/>
        </w:rPr>
        <w:t>Figure 15: The use of hasRole annotation property in hasIngredient object property</w:t>
      </w:r>
      <w:r>
        <w:rPr>
          <w:noProof/>
        </w:rPr>
        <w:tab/>
      </w:r>
      <w:r>
        <w:rPr>
          <w:noProof/>
        </w:rPr>
        <w:fldChar w:fldCharType="begin"/>
      </w:r>
      <w:r>
        <w:rPr>
          <w:noProof/>
        </w:rPr>
        <w:instrText xml:space="preserve"> PAGEREF _Toc268811813 \h </w:instrText>
      </w:r>
      <w:r>
        <w:rPr>
          <w:noProof/>
        </w:rPr>
      </w:r>
      <w:r>
        <w:rPr>
          <w:noProof/>
        </w:rPr>
        <w:fldChar w:fldCharType="separate"/>
      </w:r>
      <w:r>
        <w:rPr>
          <w:noProof/>
        </w:rPr>
        <w:t>43</w:t>
      </w:r>
      <w:r>
        <w:rPr>
          <w:noProof/>
        </w:rPr>
        <w:fldChar w:fldCharType="end"/>
      </w:r>
    </w:p>
    <w:p w14:paraId="542A4B22" w14:textId="77777777" w:rsidR="00E50F14" w:rsidRDefault="00E50F14">
      <w:pPr>
        <w:pStyle w:val="TableofFigures"/>
        <w:tabs>
          <w:tab w:val="right" w:leader="underscore" w:pos="8290"/>
        </w:tabs>
        <w:rPr>
          <w:i w:val="0"/>
          <w:noProof/>
          <w:sz w:val="24"/>
          <w:szCs w:val="24"/>
          <w:lang w:eastAsia="ja-JP"/>
        </w:rPr>
      </w:pPr>
      <w:r>
        <w:rPr>
          <w:noProof/>
        </w:rPr>
        <w:t>Figure 16: hasRole annotation property used to determine VeganIngredient as a filter</w:t>
      </w:r>
      <w:r>
        <w:rPr>
          <w:noProof/>
        </w:rPr>
        <w:tab/>
      </w:r>
      <w:r>
        <w:rPr>
          <w:noProof/>
        </w:rPr>
        <w:fldChar w:fldCharType="begin"/>
      </w:r>
      <w:r>
        <w:rPr>
          <w:noProof/>
        </w:rPr>
        <w:instrText xml:space="preserve"> PAGEREF _Toc268811814 \h </w:instrText>
      </w:r>
      <w:r>
        <w:rPr>
          <w:noProof/>
        </w:rPr>
      </w:r>
      <w:r>
        <w:rPr>
          <w:noProof/>
        </w:rPr>
        <w:fldChar w:fldCharType="separate"/>
      </w:r>
      <w:r>
        <w:rPr>
          <w:noProof/>
        </w:rPr>
        <w:t>43</w:t>
      </w:r>
      <w:r>
        <w:rPr>
          <w:noProof/>
        </w:rPr>
        <w:fldChar w:fldCharType="end"/>
      </w:r>
    </w:p>
    <w:p w14:paraId="759136E2" w14:textId="77777777" w:rsidR="00E50F14" w:rsidRDefault="00E50F14">
      <w:pPr>
        <w:pStyle w:val="TableofFigures"/>
        <w:tabs>
          <w:tab w:val="right" w:leader="underscore" w:pos="8290"/>
        </w:tabs>
        <w:rPr>
          <w:i w:val="0"/>
          <w:noProof/>
          <w:sz w:val="24"/>
          <w:szCs w:val="24"/>
          <w:lang w:eastAsia="ja-JP"/>
        </w:rPr>
      </w:pPr>
      <w:r>
        <w:rPr>
          <w:noProof/>
        </w:rPr>
        <w:t>Figure 17: Facets are determined in the ontology</w:t>
      </w:r>
      <w:r>
        <w:rPr>
          <w:noProof/>
        </w:rPr>
        <w:tab/>
      </w:r>
      <w:r>
        <w:rPr>
          <w:noProof/>
        </w:rPr>
        <w:fldChar w:fldCharType="begin"/>
      </w:r>
      <w:r>
        <w:rPr>
          <w:noProof/>
        </w:rPr>
        <w:instrText xml:space="preserve"> PAGEREF _Toc268811815 \h </w:instrText>
      </w:r>
      <w:r>
        <w:rPr>
          <w:noProof/>
        </w:rPr>
      </w:r>
      <w:r>
        <w:rPr>
          <w:noProof/>
        </w:rPr>
        <w:fldChar w:fldCharType="separate"/>
      </w:r>
      <w:r>
        <w:rPr>
          <w:noProof/>
        </w:rPr>
        <w:t>44</w:t>
      </w:r>
      <w:r>
        <w:rPr>
          <w:noProof/>
        </w:rPr>
        <w:fldChar w:fldCharType="end"/>
      </w:r>
    </w:p>
    <w:p w14:paraId="5EF36CA4" w14:textId="77777777" w:rsidR="00E50F14" w:rsidRDefault="00E50F14">
      <w:pPr>
        <w:pStyle w:val="TableofFigures"/>
        <w:tabs>
          <w:tab w:val="right" w:leader="underscore" w:pos="8290"/>
        </w:tabs>
        <w:rPr>
          <w:i w:val="0"/>
          <w:noProof/>
          <w:sz w:val="24"/>
          <w:szCs w:val="24"/>
          <w:lang w:eastAsia="ja-JP"/>
        </w:rPr>
      </w:pPr>
      <w:r>
        <w:rPr>
          <w:noProof/>
        </w:rPr>
        <w:t>Figure 18: Ontology Driven UI diagram</w:t>
      </w:r>
      <w:r>
        <w:rPr>
          <w:noProof/>
        </w:rPr>
        <w:tab/>
      </w:r>
      <w:r>
        <w:rPr>
          <w:noProof/>
        </w:rPr>
        <w:fldChar w:fldCharType="begin"/>
      </w:r>
      <w:r>
        <w:rPr>
          <w:noProof/>
        </w:rPr>
        <w:instrText xml:space="preserve"> PAGEREF _Toc268811816 \h </w:instrText>
      </w:r>
      <w:r>
        <w:rPr>
          <w:noProof/>
        </w:rPr>
      </w:r>
      <w:r>
        <w:rPr>
          <w:noProof/>
        </w:rPr>
        <w:fldChar w:fldCharType="separate"/>
      </w:r>
      <w:r>
        <w:rPr>
          <w:noProof/>
        </w:rPr>
        <w:t>53</w:t>
      </w:r>
      <w:r>
        <w:rPr>
          <w:noProof/>
        </w:rPr>
        <w:fldChar w:fldCharType="end"/>
      </w:r>
    </w:p>
    <w:p w14:paraId="3B9BC930" w14:textId="77777777" w:rsidR="00E50F14" w:rsidRDefault="00E50F14">
      <w:pPr>
        <w:pStyle w:val="TableofFigures"/>
        <w:tabs>
          <w:tab w:val="right" w:leader="underscore" w:pos="8290"/>
        </w:tabs>
        <w:rPr>
          <w:i w:val="0"/>
          <w:noProof/>
          <w:sz w:val="24"/>
          <w:szCs w:val="24"/>
          <w:lang w:eastAsia="ja-JP"/>
        </w:rPr>
      </w:pPr>
      <w:r>
        <w:rPr>
          <w:noProof/>
        </w:rPr>
        <w:t>Figure 19: Three main things to run different ontologies</w:t>
      </w:r>
      <w:r>
        <w:rPr>
          <w:noProof/>
        </w:rPr>
        <w:tab/>
      </w:r>
      <w:r>
        <w:rPr>
          <w:noProof/>
        </w:rPr>
        <w:fldChar w:fldCharType="begin"/>
      </w:r>
      <w:r>
        <w:rPr>
          <w:noProof/>
        </w:rPr>
        <w:instrText xml:space="preserve"> PAGEREF _Toc268811817 \h </w:instrText>
      </w:r>
      <w:r>
        <w:rPr>
          <w:noProof/>
        </w:rPr>
      </w:r>
      <w:r>
        <w:rPr>
          <w:noProof/>
        </w:rPr>
        <w:fldChar w:fldCharType="separate"/>
      </w:r>
      <w:r>
        <w:rPr>
          <w:noProof/>
        </w:rPr>
        <w:t>54</w:t>
      </w:r>
      <w:r>
        <w:rPr>
          <w:noProof/>
        </w:rPr>
        <w:fldChar w:fldCharType="end"/>
      </w:r>
    </w:p>
    <w:p w14:paraId="628208B5" w14:textId="77777777" w:rsidR="00E50F14" w:rsidRDefault="00E50F14">
      <w:pPr>
        <w:pStyle w:val="TableofFigures"/>
        <w:tabs>
          <w:tab w:val="right" w:leader="underscore" w:pos="8290"/>
        </w:tabs>
        <w:rPr>
          <w:i w:val="0"/>
          <w:noProof/>
          <w:sz w:val="24"/>
          <w:szCs w:val="24"/>
          <w:lang w:eastAsia="ja-JP"/>
        </w:rPr>
      </w:pPr>
      <w:r>
        <w:rPr>
          <w:noProof/>
        </w:rPr>
        <w:t>Figure 20: Filter annotation</w:t>
      </w:r>
      <w:r>
        <w:rPr>
          <w:noProof/>
        </w:rPr>
        <w:tab/>
      </w:r>
      <w:r>
        <w:rPr>
          <w:noProof/>
        </w:rPr>
        <w:fldChar w:fldCharType="begin"/>
      </w:r>
      <w:r>
        <w:rPr>
          <w:noProof/>
        </w:rPr>
        <w:instrText xml:space="preserve"> PAGEREF _Toc268811818 \h </w:instrText>
      </w:r>
      <w:r>
        <w:rPr>
          <w:noProof/>
        </w:rPr>
      </w:r>
      <w:r>
        <w:rPr>
          <w:noProof/>
        </w:rPr>
        <w:fldChar w:fldCharType="separate"/>
      </w:r>
      <w:r>
        <w:rPr>
          <w:noProof/>
        </w:rPr>
        <w:t>55</w:t>
      </w:r>
      <w:r>
        <w:rPr>
          <w:noProof/>
        </w:rPr>
        <w:fldChar w:fldCharType="end"/>
      </w:r>
    </w:p>
    <w:p w14:paraId="3194F287" w14:textId="77777777" w:rsidR="00E50F14" w:rsidRDefault="00E50F14">
      <w:pPr>
        <w:pStyle w:val="TableofFigures"/>
        <w:tabs>
          <w:tab w:val="right" w:leader="underscore" w:pos="8290"/>
        </w:tabs>
        <w:rPr>
          <w:i w:val="0"/>
          <w:noProof/>
          <w:sz w:val="24"/>
          <w:szCs w:val="24"/>
          <w:lang w:eastAsia="ja-JP"/>
        </w:rPr>
      </w:pPr>
      <w:r>
        <w:rPr>
          <w:noProof/>
        </w:rPr>
        <w:t>Figure 21: Facet design in the ontology</w:t>
      </w:r>
      <w:r>
        <w:rPr>
          <w:noProof/>
        </w:rPr>
        <w:tab/>
      </w:r>
      <w:r>
        <w:rPr>
          <w:noProof/>
        </w:rPr>
        <w:fldChar w:fldCharType="begin"/>
      </w:r>
      <w:r>
        <w:rPr>
          <w:noProof/>
        </w:rPr>
        <w:instrText xml:space="preserve"> PAGEREF _Toc268811819 \h </w:instrText>
      </w:r>
      <w:r>
        <w:rPr>
          <w:noProof/>
        </w:rPr>
      </w:r>
      <w:r>
        <w:rPr>
          <w:noProof/>
        </w:rPr>
        <w:fldChar w:fldCharType="separate"/>
      </w:r>
      <w:r>
        <w:rPr>
          <w:noProof/>
        </w:rPr>
        <w:t>56</w:t>
      </w:r>
      <w:r>
        <w:rPr>
          <w:noProof/>
        </w:rPr>
        <w:fldChar w:fldCharType="end"/>
      </w:r>
    </w:p>
    <w:p w14:paraId="3A28F8AA" w14:textId="77777777" w:rsidR="00E50F14" w:rsidRDefault="00E50F14">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8811820 \h </w:instrText>
      </w:r>
      <w:r>
        <w:rPr>
          <w:noProof/>
        </w:rPr>
      </w:r>
      <w:r>
        <w:rPr>
          <w:noProof/>
        </w:rPr>
        <w:fldChar w:fldCharType="separate"/>
      </w:r>
      <w:r>
        <w:rPr>
          <w:noProof/>
        </w:rPr>
        <w:t>61</w:t>
      </w:r>
      <w:r>
        <w:rPr>
          <w:noProof/>
        </w:rPr>
        <w:fldChar w:fldCharType="end"/>
      </w:r>
    </w:p>
    <w:p w14:paraId="50D86082" w14:textId="77777777" w:rsidR="00E50F14" w:rsidRDefault="00E50F14">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8811821 \h </w:instrText>
      </w:r>
      <w:r>
        <w:rPr>
          <w:noProof/>
        </w:rPr>
      </w:r>
      <w:r>
        <w:rPr>
          <w:noProof/>
        </w:rPr>
        <w:fldChar w:fldCharType="separate"/>
      </w:r>
      <w:r>
        <w:rPr>
          <w:noProof/>
        </w:rPr>
        <w:t>61</w:t>
      </w:r>
      <w:r>
        <w:rPr>
          <w:noProof/>
        </w:rPr>
        <w:fldChar w:fldCharType="end"/>
      </w:r>
    </w:p>
    <w:p w14:paraId="17FB3166" w14:textId="77777777" w:rsidR="00E50F14" w:rsidRDefault="00E50F14">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8811822 \h </w:instrText>
      </w:r>
      <w:r>
        <w:rPr>
          <w:noProof/>
        </w:rPr>
      </w:r>
      <w:r>
        <w:rPr>
          <w:noProof/>
        </w:rPr>
        <w:fldChar w:fldCharType="separate"/>
      </w:r>
      <w:r>
        <w:rPr>
          <w:noProof/>
        </w:rPr>
        <w:t>62</w:t>
      </w:r>
      <w:r>
        <w:rPr>
          <w:noProof/>
        </w:rPr>
        <w:fldChar w:fldCharType="end"/>
      </w:r>
    </w:p>
    <w:p w14:paraId="1AA2C530" w14:textId="77777777" w:rsidR="00E50F14" w:rsidRDefault="00E50F14">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8811823 \h </w:instrText>
      </w:r>
      <w:r>
        <w:rPr>
          <w:noProof/>
        </w:rPr>
      </w:r>
      <w:r>
        <w:rPr>
          <w:noProof/>
        </w:rPr>
        <w:fldChar w:fldCharType="separate"/>
      </w:r>
      <w:r>
        <w:rPr>
          <w:noProof/>
        </w:rPr>
        <w:t>63</w:t>
      </w:r>
      <w:r>
        <w:rPr>
          <w:noProof/>
        </w:rPr>
        <w:fldChar w:fldCharType="end"/>
      </w:r>
    </w:p>
    <w:p w14:paraId="71737F94" w14:textId="77777777" w:rsidR="00E50F14" w:rsidRDefault="00E50F14">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8811824 \h </w:instrText>
      </w:r>
      <w:r>
        <w:rPr>
          <w:noProof/>
        </w:rPr>
      </w:r>
      <w:r>
        <w:rPr>
          <w:noProof/>
        </w:rPr>
        <w:fldChar w:fldCharType="separate"/>
      </w:r>
      <w:r>
        <w:rPr>
          <w:noProof/>
        </w:rPr>
        <w:t>64</w:t>
      </w:r>
      <w:r>
        <w:rPr>
          <w:noProof/>
        </w:rPr>
        <w:fldChar w:fldCharType="end"/>
      </w:r>
    </w:p>
    <w:p w14:paraId="76F232FE" w14:textId="77777777" w:rsidR="00E50F14" w:rsidRDefault="00E50F14">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8811825 \h </w:instrText>
      </w:r>
      <w:r>
        <w:rPr>
          <w:noProof/>
        </w:rPr>
      </w:r>
      <w:r>
        <w:rPr>
          <w:noProof/>
        </w:rPr>
        <w:fldChar w:fldCharType="separate"/>
      </w:r>
      <w:r>
        <w:rPr>
          <w:noProof/>
        </w:rPr>
        <w:t>65</w:t>
      </w:r>
      <w:r>
        <w:rPr>
          <w:noProof/>
        </w:rPr>
        <w:fldChar w:fldCharType="end"/>
      </w:r>
    </w:p>
    <w:p w14:paraId="449B3F92" w14:textId="77777777" w:rsidR="00E50F14" w:rsidRDefault="00E50F14">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8811826 \h </w:instrText>
      </w:r>
      <w:r>
        <w:rPr>
          <w:noProof/>
        </w:rPr>
      </w:r>
      <w:r>
        <w:rPr>
          <w:noProof/>
        </w:rPr>
        <w:fldChar w:fldCharType="separate"/>
      </w:r>
      <w:r>
        <w:rPr>
          <w:noProof/>
        </w:rPr>
        <w:t>65</w:t>
      </w:r>
      <w:r>
        <w:rPr>
          <w:noProof/>
        </w:rPr>
        <w:fldChar w:fldCharType="end"/>
      </w:r>
    </w:p>
    <w:p w14:paraId="12E2A347" w14:textId="77777777" w:rsidR="00E50F14" w:rsidRDefault="00E50F14">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8811827 \h </w:instrText>
      </w:r>
      <w:r>
        <w:rPr>
          <w:noProof/>
        </w:rPr>
      </w:r>
      <w:r>
        <w:rPr>
          <w:noProof/>
        </w:rPr>
        <w:fldChar w:fldCharType="separate"/>
      </w:r>
      <w:r>
        <w:rPr>
          <w:noProof/>
        </w:rPr>
        <w:t>66</w:t>
      </w:r>
      <w:r>
        <w:rPr>
          <w:noProof/>
        </w:rPr>
        <w:fldChar w:fldCharType="end"/>
      </w:r>
    </w:p>
    <w:p w14:paraId="1B9E891A" w14:textId="77777777" w:rsidR="00E50F14" w:rsidRDefault="00E50F14">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8811828 \h </w:instrText>
      </w:r>
      <w:r>
        <w:rPr>
          <w:noProof/>
        </w:rPr>
      </w:r>
      <w:r>
        <w:rPr>
          <w:noProof/>
        </w:rPr>
        <w:fldChar w:fldCharType="separate"/>
      </w:r>
      <w:r>
        <w:rPr>
          <w:noProof/>
        </w:rPr>
        <w:t>67</w:t>
      </w:r>
      <w:r>
        <w:rPr>
          <w:noProof/>
        </w:rPr>
        <w:fldChar w:fldCharType="end"/>
      </w:r>
    </w:p>
    <w:p w14:paraId="2BFE67AA" w14:textId="77777777" w:rsidR="00E50F14" w:rsidRDefault="00E50F14">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8811829 \h </w:instrText>
      </w:r>
      <w:r>
        <w:rPr>
          <w:noProof/>
        </w:rPr>
      </w:r>
      <w:r>
        <w:rPr>
          <w:noProof/>
        </w:rPr>
        <w:fldChar w:fldCharType="separate"/>
      </w:r>
      <w:r>
        <w:rPr>
          <w:noProof/>
        </w:rPr>
        <w:t>68</w:t>
      </w:r>
      <w:r>
        <w:rPr>
          <w:noProof/>
        </w:rPr>
        <w:fldChar w:fldCharType="end"/>
      </w:r>
    </w:p>
    <w:p w14:paraId="59DBA798" w14:textId="77777777" w:rsidR="00E50F14" w:rsidRDefault="00E50F14">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8811830 \h </w:instrText>
      </w:r>
      <w:r>
        <w:rPr>
          <w:noProof/>
        </w:rPr>
      </w:r>
      <w:r>
        <w:rPr>
          <w:noProof/>
        </w:rPr>
        <w:fldChar w:fldCharType="separate"/>
      </w:r>
      <w:r>
        <w:rPr>
          <w:noProof/>
        </w:rPr>
        <w:t>68</w:t>
      </w:r>
      <w:r>
        <w:rPr>
          <w:noProof/>
        </w:rPr>
        <w:fldChar w:fldCharType="end"/>
      </w:r>
    </w:p>
    <w:p w14:paraId="5AB94CF5" w14:textId="77777777" w:rsidR="00E50F14" w:rsidRDefault="00E50F14">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8811831 \h </w:instrText>
      </w:r>
      <w:r>
        <w:rPr>
          <w:noProof/>
        </w:rPr>
      </w:r>
      <w:r>
        <w:rPr>
          <w:noProof/>
        </w:rPr>
        <w:fldChar w:fldCharType="separate"/>
      </w:r>
      <w:r>
        <w:rPr>
          <w:noProof/>
        </w:rPr>
        <w:t>70</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10" w:name="_Toc266441187"/>
      <w:bookmarkStart w:id="11" w:name="_Toc267063310"/>
      <w:bookmarkStart w:id="12" w:name="_Toc268811727"/>
      <w:r w:rsidRPr="00F45A4F">
        <w:rPr>
          <w:rFonts w:cs="Times New Roman"/>
        </w:rPr>
        <w:t>ABSTRACT</w:t>
      </w:r>
      <w:bookmarkEnd w:id="10"/>
      <w:bookmarkEnd w:id="11"/>
      <w:bookmarkEnd w:id="12"/>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CA4FD0">
      <w:pPr>
        <w:spacing w:line="360" w:lineRule="auto"/>
        <w:jc w:val="both"/>
        <w:rPr>
          <w:rFonts w:cs="Times New Roman"/>
        </w:rPr>
      </w:pPr>
    </w:p>
    <w:p w14:paraId="52EA8E9A" w14:textId="77777777" w:rsidR="002F67B0" w:rsidRPr="00F45A4F" w:rsidRDefault="002F67B0" w:rsidP="00CA4FD0">
      <w:pPr>
        <w:spacing w:line="360" w:lineRule="auto"/>
        <w:jc w:val="both"/>
        <w:rPr>
          <w:rFonts w:cs="Times New Roman"/>
        </w:rPr>
      </w:pPr>
      <w:r w:rsidRPr="00F45A4F">
        <w:rPr>
          <w:rFonts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CA4FD0">
      <w:pPr>
        <w:spacing w:line="360" w:lineRule="auto"/>
        <w:jc w:val="both"/>
        <w:rPr>
          <w:rFonts w:cs="Times New Roman"/>
        </w:rPr>
      </w:pPr>
      <w:r w:rsidRPr="00F45A4F">
        <w:rPr>
          <w:rFonts w:cs="Times New Roman"/>
        </w:rPr>
        <w:t>…</w:t>
      </w:r>
    </w:p>
    <w:p w14:paraId="3581DF6F" w14:textId="77777777" w:rsidR="002F67B0" w:rsidRPr="00F45A4F" w:rsidRDefault="002F67B0" w:rsidP="00CA4FD0">
      <w:pPr>
        <w:spacing w:line="360" w:lineRule="auto"/>
        <w:jc w:val="both"/>
        <w:rPr>
          <w:rFonts w:cs="Times New Roman"/>
        </w:rPr>
      </w:pPr>
      <w:r w:rsidRPr="00F45A4F">
        <w:rPr>
          <w:rFonts w:cs="Times New Roman"/>
        </w:rPr>
        <w:t>…</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3" w:name="_Toc267063311"/>
      <w:bookmarkStart w:id="14" w:name="_Toc268811728"/>
      <w:r w:rsidRPr="00F45A4F">
        <w:rPr>
          <w:rFonts w:cs="Times New Roman"/>
        </w:rPr>
        <w:t>DECLARATION</w:t>
      </w:r>
      <w:bookmarkEnd w:id="13"/>
      <w:bookmarkEnd w:id="14"/>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5" w:name="_Toc266441185"/>
      <w:bookmarkStart w:id="16" w:name="_Toc267063312"/>
      <w:bookmarkStart w:id="17" w:name="_Toc268811729"/>
      <w:r w:rsidRPr="00F45A4F">
        <w:rPr>
          <w:rFonts w:cs="Times New Roman"/>
        </w:rPr>
        <w:t>INTELLECTUAL PROPERTY STATEMENT</w:t>
      </w:r>
      <w:bookmarkEnd w:id="15"/>
      <w:bookmarkEnd w:id="16"/>
      <w:bookmarkEnd w:id="17"/>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8" w:name="_Toc266441186"/>
      <w:bookmarkStart w:id="19" w:name="_Toc267063313"/>
      <w:bookmarkStart w:id="20" w:name="_Toc268811730"/>
      <w:r w:rsidRPr="00F45A4F">
        <w:rPr>
          <w:rFonts w:cs="Times New Roman"/>
        </w:rPr>
        <w:t>ACKNOWLEDGMENT</w:t>
      </w:r>
      <w:bookmarkEnd w:id="18"/>
      <w:bookmarkEnd w:id="19"/>
      <w:bookmarkEnd w:id="20"/>
      <w:r w:rsidRPr="00F45A4F">
        <w:rPr>
          <w:rFonts w:cs="Times New Roman"/>
        </w:rPr>
        <w:t xml:space="preserve"> </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1" w:name="_Toc268811731"/>
      <w:r w:rsidRPr="00F45A4F">
        <w:rPr>
          <w:rFonts w:cs="Times New Roman"/>
        </w:rPr>
        <w:t>INTRODUCTION</w:t>
      </w:r>
      <w:bookmarkEnd w:id="21"/>
    </w:p>
    <w:p w14:paraId="616506DC" w14:textId="77777777" w:rsidR="00D8049E" w:rsidRPr="00F45A4F" w:rsidRDefault="00D8049E" w:rsidP="00CA4FD0">
      <w:pPr>
        <w:pStyle w:val="Heading2"/>
        <w:spacing w:line="360" w:lineRule="auto"/>
      </w:pPr>
      <w:bookmarkStart w:id="22" w:name="_Toc267063315"/>
      <w:bookmarkStart w:id="23" w:name="_Toc268811732"/>
      <w:r w:rsidRPr="00F45A4F">
        <w:t>Motivation</w:t>
      </w:r>
      <w:bookmarkEnd w:id="22"/>
      <w:bookmarkEnd w:id="23"/>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4" w:name="_Toc267063316"/>
      <w:bookmarkStart w:id="25" w:name="_Toc268811733"/>
      <w:r w:rsidRPr="00F45A4F">
        <w:t>Aims</w:t>
      </w:r>
      <w:bookmarkEnd w:id="24"/>
      <w:bookmarkEnd w:id="25"/>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6" w:name="_Toc267063317"/>
      <w:bookmarkStart w:id="27" w:name="_Toc268811734"/>
      <w:r w:rsidRPr="00F45A4F">
        <w:t>Objectives</w:t>
      </w:r>
      <w:bookmarkEnd w:id="26"/>
      <w:bookmarkEnd w:id="27"/>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28" w:name="_Toc267063318"/>
      <w:bookmarkStart w:id="29" w:name="_Toc268811735"/>
      <w:r w:rsidRPr="00F45A4F">
        <w:t>Contributions of this Project</w:t>
      </w:r>
      <w:bookmarkEnd w:id="28"/>
      <w:bookmarkEnd w:id="29"/>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CA4FD0">
      <w:pPr>
        <w:pStyle w:val="Heading2"/>
        <w:spacing w:line="360" w:lineRule="auto"/>
      </w:pPr>
      <w:bookmarkStart w:id="30" w:name="_Toc267063319"/>
      <w:bookmarkStart w:id="31" w:name="_Toc268811736"/>
      <w:r w:rsidRPr="00F45A4F">
        <w:t>Structure of the Dissertation</w:t>
      </w:r>
      <w:bookmarkEnd w:id="30"/>
      <w:bookmarkEnd w:id="31"/>
    </w:p>
    <w:p w14:paraId="2EE68932" w14:textId="0E8DE440" w:rsidR="001A49E2" w:rsidRPr="001A49E2" w:rsidRDefault="001A49E2" w:rsidP="001A49E2">
      <w:r>
        <w:t>To be written…</w:t>
      </w:r>
    </w:p>
    <w:p w14:paraId="05AA6A8B" w14:textId="75C614E9" w:rsidR="00EE4BCF" w:rsidRDefault="00EE4BCF" w:rsidP="00CA4FD0">
      <w:pPr>
        <w:pStyle w:val="Heading2"/>
        <w:spacing w:line="360" w:lineRule="auto"/>
      </w:pPr>
      <w:bookmarkStart w:id="32" w:name="_Toc268811737"/>
      <w:r>
        <w:t>Conclusion</w:t>
      </w:r>
      <w:bookmarkEnd w:id="32"/>
    </w:p>
    <w:p w14:paraId="747A1F8C" w14:textId="09E62C25" w:rsidR="001A49E2" w:rsidRPr="001A49E2" w:rsidRDefault="001A49E2" w:rsidP="001A49E2">
      <w:r>
        <w:t>To be written…</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3" w:name="_Toc268811738"/>
      <w:r>
        <w:rPr>
          <w:rFonts w:cs="Times New Roman"/>
        </w:rPr>
        <w:t>BACKGROUND</w:t>
      </w:r>
      <w:bookmarkEnd w:id="33"/>
    </w:p>
    <w:p w14:paraId="02DD478A" w14:textId="698F704B" w:rsidR="00DC4688" w:rsidRDefault="007A5605" w:rsidP="00CA4FD0">
      <w:pPr>
        <w:pStyle w:val="Heading2"/>
        <w:spacing w:line="360" w:lineRule="auto"/>
      </w:pPr>
      <w:bookmarkStart w:id="34" w:name="_Toc268811739"/>
      <w:r w:rsidRPr="003E4D04">
        <w:t>OWL</w:t>
      </w:r>
      <w:bookmarkEnd w:id="34"/>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E9541E3"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 and </w:t>
      </w:r>
      <w:r w:rsidR="00520BCB">
        <w:rPr>
          <w:rFonts w:cs="Times New Roman"/>
        </w:rPr>
        <w:t>semantics;</w:t>
      </w:r>
      <w:r>
        <w:rPr>
          <w:rFonts w:cs="Times New Roman"/>
        </w:rPr>
        <w:t xml:space="preserve"> usually a developer needs only one syntax and one semantic</w:t>
      </w:r>
      <w:r w:rsidR="00520BCB">
        <w:rPr>
          <w:rFonts w:cs="Times New Roman"/>
        </w:rPr>
        <w:t xml:space="preserve"> to use OWL</w:t>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1F2E92">
        <w:t xml:space="preserve">Figure </w:t>
      </w:r>
      <w:r w:rsidR="001F2E9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5" w:name="_Ref267744271"/>
      <w:bookmarkStart w:id="36" w:name="_Toc268811799"/>
      <w:r>
        <w:t xml:space="preserve">Figure </w:t>
      </w:r>
      <w:fldSimple w:instr=" SEQ Figure \* ARABIC ">
        <w:r w:rsidR="00E841FC">
          <w:rPr>
            <w:noProof/>
          </w:rPr>
          <w:t>1</w:t>
        </w:r>
      </w:fldSimple>
      <w:bookmarkEnd w:id="35"/>
      <w:r>
        <w:t>: The structure of OWL 2 [11]</w:t>
      </w:r>
      <w:bookmarkEnd w:id="36"/>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37" w:name="_Toc268811740"/>
      <w:r w:rsidRPr="003E4D04">
        <w:rPr>
          <w:rFonts w:cs="Times New Roman"/>
        </w:rPr>
        <w:t>OWLClasses</w:t>
      </w:r>
      <w:bookmarkEnd w:id="37"/>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38" w:name="_Toc268811741"/>
      <w:r w:rsidRPr="003E4D04">
        <w:rPr>
          <w:rFonts w:cs="Times New Roman"/>
        </w:rPr>
        <w:t>OWLObjectProperties</w:t>
      </w:r>
      <w:bookmarkEnd w:id="38"/>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39" w:name="_Toc268811742"/>
      <w:r w:rsidRPr="003E4D04">
        <w:rPr>
          <w:rFonts w:cs="Times New Roman"/>
        </w:rPr>
        <w:t>OWLAnnotationProperties</w:t>
      </w:r>
      <w:bookmarkEnd w:id="39"/>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40" w:name="_Ref268528780"/>
      <w:bookmarkStart w:id="41" w:name="_Toc268811743"/>
      <w:r w:rsidRPr="003E4D04">
        <w:t>OWL API</w:t>
      </w:r>
      <w:bookmarkEnd w:id="40"/>
      <w:bookmarkEnd w:id="41"/>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1F2E92">
        <w:t xml:space="preserve">Figure </w:t>
      </w:r>
      <w:r w:rsidR="001F2E9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2" w:name="_Ref267744291"/>
      <w:bookmarkStart w:id="43" w:name="_Toc263247028"/>
      <w:bookmarkStart w:id="44" w:name="_Toc267740015"/>
      <w:bookmarkStart w:id="45" w:name="_Toc268811800"/>
      <w:r>
        <w:t xml:space="preserve">Figure </w:t>
      </w:r>
      <w:fldSimple w:instr=" SEQ Figure \* ARABIC ">
        <w:r w:rsidR="00E841FC">
          <w:rPr>
            <w:noProof/>
          </w:rPr>
          <w:t>2</w:t>
        </w:r>
      </w:fldSimple>
      <w:bookmarkEnd w:id="42"/>
      <w:r>
        <w:t>: UML diagram showing the management of ontologies using OWL API</w:t>
      </w:r>
      <w:bookmarkEnd w:id="43"/>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4"/>
      <w:bookmarkEnd w:id="45"/>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Pr="00A26F7F">
        <w:rPr>
          <w:rFonts w:cs="Times New Roman"/>
        </w:rPr>
        <w:t>exist implementations of reasoners such as FaCT++, Hermi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6" w:name="_Toc268811744"/>
      <w:r w:rsidRPr="003E4D04">
        <w:t xml:space="preserve">Conventional Information </w:t>
      </w:r>
      <w:r w:rsidR="00570A1A" w:rsidRPr="003E4D04">
        <w:t>Retrieval</w:t>
      </w:r>
      <w:r w:rsidRPr="003E4D04">
        <w:t xml:space="preserve"> </w:t>
      </w:r>
      <w:r w:rsidR="00570A1A" w:rsidRPr="003E4D04">
        <w:t>Method</w:t>
      </w:r>
      <w:bookmarkEnd w:id="46"/>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Pr="00A26F7F">
        <w:rPr>
          <w:rFonts w:cs="Times New Roman"/>
        </w:rPr>
        <w:t xml:space="preserve">homonyms </w:t>
      </w:r>
      <w:r>
        <w:rPr>
          <w:rFonts w:cs="Times New Roman"/>
        </w:rPr>
        <w:t>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7" w:name="_Toc268811745"/>
      <w:r w:rsidRPr="003E4D04">
        <w:t>Ontology Based User Interface</w:t>
      </w:r>
      <w:bookmarkEnd w:id="47"/>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one which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8" w:name="_Toc268811746"/>
      <w:r w:rsidRPr="003E4D04">
        <w:t>Faceted Based Search</w:t>
      </w:r>
      <w:bookmarkEnd w:id="48"/>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1F2E92">
        <w:t xml:space="preserve">Figure </w:t>
      </w:r>
      <w:r w:rsidR="001F2E9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9" w:name="_Ref267744325"/>
      <w:bookmarkStart w:id="50" w:name="_Toc263247029"/>
      <w:bookmarkStart w:id="51" w:name="_Toc267740016"/>
      <w:bookmarkStart w:id="52" w:name="_Toc268811801"/>
      <w:r>
        <w:t xml:space="preserve">Figure </w:t>
      </w:r>
      <w:fldSimple w:instr=" SEQ Figure \* ARABIC ">
        <w:r w:rsidR="00E841FC">
          <w:rPr>
            <w:noProof/>
          </w:rPr>
          <w:t>3</w:t>
        </w:r>
      </w:fldSimple>
      <w:bookmarkEnd w:id="49"/>
      <w:r>
        <w:t>: The use of faceted search in e-commerce website (Amazon)</w:t>
      </w:r>
      <w:bookmarkEnd w:id="50"/>
      <w:bookmarkEnd w:id="51"/>
      <w:bookmarkEnd w:id="52"/>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C</w:t>
      </w:r>
      <w:r w:rsidRPr="0038030E">
        <w:rPr>
          <w:rFonts w:cs="Times New Roman"/>
          <w:vertAlign w:val="subscript"/>
        </w:rPr>
        <w:t>i</w:t>
      </w:r>
      <w:r>
        <w:rPr>
          <w:rFonts w:cs="Times New Roman"/>
          <w:vertAlign w:val="subscript"/>
        </w:rPr>
        <w:t xml:space="preserve"> </w:t>
      </w:r>
      <w:r>
        <w:rPr>
          <w:rFonts w:cs="Times New Roman"/>
        </w:rPr>
        <w:t xml:space="preserve">= 1, ..,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7A01CB"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p w14:paraId="6584C174" w14:textId="77777777" w:rsidR="000B553D" w:rsidRDefault="000B553D" w:rsidP="00CA4FD0">
      <w:pPr>
        <w:spacing w:line="360" w:lineRule="auto"/>
        <w:jc w:val="both"/>
        <w:rPr>
          <w:rFonts w:cs="Times New Roman"/>
        </w:rPr>
      </w:pP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3" w:name="_Toc268811747"/>
      <w:r w:rsidRPr="003E4D04">
        <w:t>Ontology Visual Querying</w:t>
      </w:r>
      <w:bookmarkEnd w:id="53"/>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4" w:name="_Toc268811748"/>
      <w:r w:rsidRPr="003E4D04">
        <w:t>The Manchester Pizza Finder</w:t>
      </w:r>
      <w:bookmarkEnd w:id="54"/>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5" w:name="_Toc268811749"/>
      <w:r>
        <w:t>Conclusio</w:t>
      </w:r>
      <w:r w:rsidR="00275357">
        <w:t>n</w:t>
      </w:r>
      <w:bookmarkEnd w:id="55"/>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1F2E92">
        <w:t xml:space="preserve">Figure </w:t>
      </w:r>
      <w:r w:rsidR="001F2E9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6" w:name="_Ref267744347"/>
      <w:bookmarkStart w:id="57" w:name="_Toc263247030"/>
      <w:bookmarkStart w:id="58" w:name="_Toc267740017"/>
      <w:bookmarkStart w:id="59" w:name="_Toc268811802"/>
      <w:r>
        <w:t xml:space="preserve">Figure </w:t>
      </w:r>
      <w:fldSimple w:instr=" SEQ Figure \* ARABIC ">
        <w:r w:rsidR="00E841FC">
          <w:rPr>
            <w:noProof/>
          </w:rPr>
          <w:t>4</w:t>
        </w:r>
      </w:fldSimple>
      <w:bookmarkEnd w:id="56"/>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7"/>
      <w:bookmarkEnd w:id="58"/>
      <w:bookmarkEnd w:id="59"/>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60" w:name="_Toc268811750"/>
      <w:r w:rsidRPr="00456021">
        <w:rPr>
          <w:rFonts w:cs="Times New Roman"/>
        </w:rPr>
        <w:t>RESEARCH METHODS</w:t>
      </w:r>
      <w:bookmarkEnd w:id="60"/>
    </w:p>
    <w:p w14:paraId="08C3B8A6" w14:textId="5A70EC98" w:rsidR="00CB2CE1" w:rsidRPr="00C45231" w:rsidRDefault="00CB2CE1" w:rsidP="00CA4FD0">
      <w:pPr>
        <w:pStyle w:val="Heading2"/>
        <w:spacing w:line="360" w:lineRule="auto"/>
      </w:pPr>
      <w:bookmarkStart w:id="61" w:name="_Toc263601900"/>
      <w:bookmarkStart w:id="62" w:name="_Toc268811751"/>
      <w:r w:rsidRPr="00C45231">
        <w:t>Research Methodology</w:t>
      </w:r>
      <w:bookmarkEnd w:id="61"/>
      <w:bookmarkEnd w:id="62"/>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3" w:name="_Ref268063841"/>
      <w:r>
        <w:rPr>
          <w:rFonts w:cs="Times New Roman"/>
        </w:rPr>
        <w:t>Find specific sushi based on some ingredients choices. Include and exclude criteria for the ingredients are being used.</w:t>
      </w:r>
      <w:bookmarkEnd w:id="63"/>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4" w:name="_Toc263601901"/>
      <w:bookmarkStart w:id="65" w:name="_Toc268811752"/>
      <w:r w:rsidRPr="00C45231">
        <w:t>Requirement</w:t>
      </w:r>
      <w:r>
        <w:t>s</w:t>
      </w:r>
      <w:r w:rsidRPr="00C45231">
        <w:t xml:space="preserve"> Gathering</w:t>
      </w:r>
      <w:bookmarkEnd w:id="64"/>
      <w:r w:rsidR="00BC4E67">
        <w:t xml:space="preserve"> Stage</w:t>
      </w:r>
      <w:bookmarkEnd w:id="65"/>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6" w:name="_Toc263601902"/>
      <w:bookmarkStart w:id="67" w:name="_Toc268811753"/>
      <w:r w:rsidRPr="00240AED">
        <w:t>Background Study</w:t>
      </w:r>
      <w:bookmarkEnd w:id="66"/>
      <w:r w:rsidR="00BC4E67">
        <w:t xml:space="preserve"> Stage</w:t>
      </w:r>
      <w:bookmarkEnd w:id="67"/>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8" w:name="_Toc263601903"/>
      <w:bookmarkStart w:id="69" w:name="_Toc268811754"/>
      <w:r>
        <w:t>Development</w:t>
      </w:r>
      <w:r w:rsidRPr="00C45231">
        <w:t xml:space="preserve"> </w:t>
      </w:r>
      <w:bookmarkEnd w:id="68"/>
      <w:r w:rsidR="00112A0B">
        <w:t>Stage</w:t>
      </w:r>
      <w:bookmarkEnd w:id="69"/>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70" w:name="_Toc263601904"/>
      <w:bookmarkStart w:id="71" w:name="_Toc268811755"/>
      <w:r>
        <w:t xml:space="preserve">Testing </w:t>
      </w:r>
      <w:bookmarkEnd w:id="70"/>
      <w:r w:rsidR="001C0F77">
        <w:t>Stage</w:t>
      </w:r>
      <w:bookmarkEnd w:id="71"/>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stories which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2" w:name="_Toc263601905"/>
      <w:bookmarkStart w:id="73" w:name="_Toc268811756"/>
      <w:r w:rsidRPr="00E75F9E">
        <w:t xml:space="preserve">Review and Submission </w:t>
      </w:r>
      <w:bookmarkEnd w:id="72"/>
      <w:r w:rsidR="00474A60">
        <w:t>Stage</w:t>
      </w:r>
      <w:bookmarkEnd w:id="73"/>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4" w:name="_Ref268063849"/>
      <w:r>
        <w:rPr>
          <w:rFonts w:cs="Times New Roman"/>
        </w:rPr>
        <w:t>Initial report.</w:t>
      </w:r>
      <w:bookmarkEnd w:id="74"/>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5" w:name="_Toc263601907"/>
      <w:bookmarkStart w:id="76" w:name="_Toc268811757"/>
      <w:r w:rsidRPr="00C45231">
        <w:t>Project Deliverables</w:t>
      </w:r>
      <w:bookmarkEnd w:id="75"/>
      <w:bookmarkEnd w:id="76"/>
    </w:p>
    <w:p w14:paraId="0A5B886E" w14:textId="77777777" w:rsidR="002D37ED" w:rsidRDefault="002D37ED" w:rsidP="00CA4FD0">
      <w:pPr>
        <w:spacing w:line="360" w:lineRule="auto"/>
        <w:jc w:val="both"/>
        <w:rPr>
          <w:rFonts w:cs="Times New Roman"/>
        </w:rPr>
      </w:pPr>
      <w:r>
        <w:rPr>
          <w:rFonts w:cs="Times New Roman"/>
        </w:rPr>
        <w:t>At the end of this project the benefits of using sematic web within applications will be shown.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7" w:name="_Toc263601908"/>
      <w:bookmarkStart w:id="78" w:name="_Toc268811758"/>
      <w:r w:rsidRPr="00A26F7F">
        <w:t>Project Evaluation Plan</w:t>
      </w:r>
      <w:bookmarkEnd w:id="77"/>
      <w:bookmarkEnd w:id="78"/>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re)usable?</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As most of the configurations saved in the ontology file, it would be easy to configure the application interface. Ontology developer is the only stakeholder who has to deal with the configurations which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These are some questions that can help assessing the project. Most of them can be answered only after using the application by stakeholders. So, evaluation will help in a second version or the final product if it a prototype.</w:t>
      </w:r>
    </w:p>
    <w:p w14:paraId="3E957C05" w14:textId="246130DD" w:rsidR="002D37ED" w:rsidRDefault="002D37ED" w:rsidP="00CA4FD0">
      <w:pPr>
        <w:pStyle w:val="Heading2"/>
        <w:spacing w:line="360" w:lineRule="auto"/>
      </w:pPr>
      <w:bookmarkStart w:id="79" w:name="_Toc263601909"/>
      <w:bookmarkStart w:id="80" w:name="_Toc268811759"/>
      <w:r w:rsidRPr="00A26F7F">
        <w:t>Project Tools</w:t>
      </w:r>
      <w:bookmarkEnd w:id="79"/>
      <w:bookmarkEnd w:id="80"/>
    </w:p>
    <w:p w14:paraId="70ED3396" w14:textId="77777777" w:rsidR="00750A95" w:rsidRDefault="002D37ED" w:rsidP="00CA4FD0">
      <w:pPr>
        <w:spacing w:line="36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6B0A4762" w14:textId="77777777" w:rsidR="00CE436A" w:rsidRDefault="00750A95" w:rsidP="00CA4FD0">
      <w:pPr>
        <w:pStyle w:val="Heading2"/>
        <w:spacing w:line="360" w:lineRule="auto"/>
      </w:pPr>
      <w:bookmarkStart w:id="81" w:name="_Toc268811760"/>
      <w:r>
        <w:t>Conclusion</w:t>
      </w:r>
      <w:bookmarkEnd w:id="81"/>
    </w:p>
    <w:p w14:paraId="21E86442" w14:textId="628D54EE" w:rsidR="00980262" w:rsidRDefault="00CE436A" w:rsidP="00CE436A">
      <w:r>
        <w:t>To be written</w:t>
      </w:r>
      <w:r w:rsidR="00F37F88">
        <w:t xml:space="preserve"> …</w:t>
      </w:r>
      <w:r w:rsidR="00980262">
        <w:br w:type="page"/>
      </w:r>
    </w:p>
    <w:p w14:paraId="13D029EF" w14:textId="42D8B07E" w:rsidR="005A788A" w:rsidRDefault="00737C9C" w:rsidP="00CA4FD0">
      <w:pPr>
        <w:pStyle w:val="Heading1"/>
        <w:spacing w:line="360" w:lineRule="auto"/>
      </w:pPr>
      <w:bookmarkStart w:id="82" w:name="_Toc268811761"/>
      <w:r>
        <w:t xml:space="preserve">SYSTEM </w:t>
      </w:r>
      <w:r w:rsidR="004B3685" w:rsidRPr="00F80FDB">
        <w:t>DESIGN</w:t>
      </w:r>
      <w:bookmarkEnd w:id="82"/>
    </w:p>
    <w:p w14:paraId="75CFFAAD" w14:textId="7DA3FA65" w:rsidR="00372545" w:rsidRPr="00372545" w:rsidRDefault="00372545" w:rsidP="00CA4FD0">
      <w:pPr>
        <w:spacing w:line="36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sushi ontology which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365B72E9" w14:textId="3BD33636" w:rsidR="00666919" w:rsidRDefault="00EF5760" w:rsidP="00CA4FD0">
      <w:pPr>
        <w:pStyle w:val="Heading2"/>
        <w:spacing w:line="360" w:lineRule="auto"/>
      </w:pPr>
      <w:bookmarkStart w:id="83" w:name="_Ref268063913"/>
      <w:bookmarkStart w:id="84" w:name="_Toc268811762"/>
      <w:r>
        <w:t>Sushi Ontology</w:t>
      </w:r>
      <w:r w:rsidR="00A83825">
        <w:t xml:space="preserve"> Design</w:t>
      </w:r>
      <w:bookmarkEnd w:id="83"/>
      <w:bookmarkEnd w:id="84"/>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85" w:name="_Toc268811763"/>
      <w:r w:rsidRPr="00B951CD">
        <w:rPr>
          <w:rFonts w:cs="Times New Roman"/>
        </w:rPr>
        <w:t>Class Hierarchy</w:t>
      </w:r>
      <w:bookmarkEnd w:id="85"/>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86" w:name="_Ref267743703"/>
      <w:bookmarkStart w:id="87" w:name="_Toc268811803"/>
      <w:r>
        <w:t xml:space="preserve">Figure </w:t>
      </w:r>
      <w:fldSimple w:instr=" SEQ Figure \* ARABIC ">
        <w:r w:rsidR="00E841FC">
          <w:rPr>
            <w:noProof/>
          </w:rPr>
          <w:t>5</w:t>
        </w:r>
      </w:fldSimple>
      <w:bookmarkEnd w:id="86"/>
      <w:r>
        <w:t>: Class Hierarchy of the sushi ontology</w:t>
      </w:r>
      <w:bookmarkEnd w:id="87"/>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1F2E92">
        <w:t xml:space="preserve">Figure </w:t>
      </w:r>
      <w:r w:rsidR="001F2E9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88" w:name="_Toc268811764"/>
      <w:r w:rsidRPr="00B951CD">
        <w:rPr>
          <w:rFonts w:cs="Times New Roman"/>
        </w:rPr>
        <w:t>Properties</w:t>
      </w:r>
      <w:bookmarkEnd w:id="88"/>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16">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89" w:name="_Ref267743782"/>
      <w:bookmarkStart w:id="90" w:name="_Toc268811804"/>
      <w:r>
        <w:t xml:space="preserve">Figure </w:t>
      </w:r>
      <w:fldSimple w:instr=" SEQ Figure \* ARABIC ">
        <w:r w:rsidR="00E841FC">
          <w:rPr>
            <w:noProof/>
          </w:rPr>
          <w:t>6</w:t>
        </w:r>
      </w:fldSimple>
      <w:bookmarkEnd w:id="89"/>
      <w:r>
        <w:t>: Object properties of the sushi ontology</w:t>
      </w:r>
      <w:bookmarkEnd w:id="90"/>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1F2E92">
        <w:t xml:space="preserve">Figure </w:t>
      </w:r>
      <w:r w:rsidR="001F2E9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r w:rsidR="00765A2F">
        <w:t>hasIngredient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SushiIngredients and wither they are spicy, nonSpicy, sweet, or nonSweet</w:t>
      </w:r>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17">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91" w:name="_Ref267743807"/>
      <w:bookmarkStart w:id="92" w:name="_Toc268811805"/>
      <w:r>
        <w:t xml:space="preserve">Figure </w:t>
      </w:r>
      <w:fldSimple w:instr=" SEQ Figure \* ARABIC ">
        <w:r w:rsidR="00E841FC">
          <w:rPr>
            <w:noProof/>
          </w:rPr>
          <w:t>7</w:t>
        </w:r>
      </w:fldSimple>
      <w:bookmarkEnd w:id="91"/>
      <w:r>
        <w:t>: Data properties of the sushi ontology</w:t>
      </w:r>
      <w:bookmarkEnd w:id="92"/>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1F2E92">
        <w:t xml:space="preserve">Figure </w:t>
      </w:r>
      <w:r w:rsidR="001F2E92">
        <w:rPr>
          <w:noProof/>
        </w:rPr>
        <w:t>7</w:t>
      </w:r>
      <w:r>
        <w:fldChar w:fldCharType="end"/>
      </w:r>
      <w:r>
        <w:t xml:space="preserve"> </w:t>
      </w:r>
      <w:r w:rsidR="001935A9">
        <w:t xml:space="preserve">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18">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93" w:name="_Ref267743824"/>
      <w:bookmarkStart w:id="94" w:name="_Toc268811806"/>
      <w:r>
        <w:t xml:space="preserve">Figure </w:t>
      </w:r>
      <w:fldSimple w:instr=" SEQ Figure \* ARABIC ">
        <w:r w:rsidR="00E841FC">
          <w:rPr>
            <w:noProof/>
          </w:rPr>
          <w:t>8</w:t>
        </w:r>
      </w:fldSimple>
      <w:bookmarkEnd w:id="93"/>
      <w:r>
        <w:t>: Annotations properties of the sushi ontology</w:t>
      </w:r>
      <w:bookmarkEnd w:id="94"/>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1F2E92">
        <w:t xml:space="preserve">Figure </w:t>
      </w:r>
      <w:r w:rsidR="001F2E9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r w:rsidR="00242F1F">
        <w:t xml:space="preserve">hasRole property is used in identifying the role played by as certain class such as a role of a filter, facet, or </w:t>
      </w:r>
      <w:r w:rsidR="00442F6A">
        <w:t>ingredient class.</w:t>
      </w:r>
      <w:r w:rsidR="00B81FA2">
        <w:t xml:space="preserve"> suffix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95" w:name="_Toc268811765"/>
      <w:r w:rsidRPr="00B951CD">
        <w:rPr>
          <w:rFonts w:cs="Times New Roman"/>
        </w:rPr>
        <w:t>Expressing Semantics</w:t>
      </w:r>
      <w:bookmarkEnd w:id="95"/>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19">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96" w:name="_Ref267743853"/>
      <w:bookmarkStart w:id="97" w:name="_Toc268811807"/>
      <w:r>
        <w:t xml:space="preserve">Figure </w:t>
      </w:r>
      <w:fldSimple w:instr=" SEQ Figure \* ARABIC ">
        <w:r w:rsidR="00E841FC">
          <w:rPr>
            <w:noProof/>
          </w:rPr>
          <w:t>9</w:t>
        </w:r>
      </w:fldSimple>
      <w:bookmarkEnd w:id="96"/>
      <w:r>
        <w:t>: Semantics of EggOmlete class</w:t>
      </w:r>
      <w:bookmarkEnd w:id="97"/>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1F2E92">
        <w:t xml:space="preserve">Figure </w:t>
      </w:r>
      <w:r w:rsidR="001F2E92">
        <w:rPr>
          <w:noProof/>
        </w:rPr>
        <w:t>9</w:t>
      </w:r>
      <w:r>
        <w:fldChar w:fldCharType="end"/>
      </w:r>
      <w:r>
        <w:t xml:space="preserve"> </w:t>
      </w:r>
      <w:r w:rsidR="00EC1442">
        <w:t xml:space="preserve">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0">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98" w:name="_Ref267743873"/>
      <w:bookmarkStart w:id="99" w:name="_Toc268811808"/>
      <w:r>
        <w:t xml:space="preserve">Figure </w:t>
      </w:r>
      <w:fldSimple w:instr=" SEQ Figure \* ARABIC ">
        <w:r w:rsidR="00E841FC">
          <w:rPr>
            <w:noProof/>
          </w:rPr>
          <w:t>10</w:t>
        </w:r>
      </w:fldSimple>
      <w:bookmarkEnd w:id="98"/>
      <w:r>
        <w:t>:Semantics of SpicyIng class</w:t>
      </w:r>
      <w:bookmarkEnd w:id="99"/>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1F2E92">
        <w:t xml:space="preserve">Figure </w:t>
      </w:r>
      <w:r w:rsidR="001F2E92">
        <w:rPr>
          <w:noProof/>
        </w:rPr>
        <w:t>10</w:t>
      </w:r>
      <w:r>
        <w:fldChar w:fldCharType="end"/>
      </w:r>
      <w:r w:rsidR="005025DF">
        <w:t xml:space="preserve">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1">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00" w:name="_Ref267743899"/>
      <w:bookmarkStart w:id="101" w:name="_Toc268811809"/>
      <w:r>
        <w:t xml:space="preserve">Figure </w:t>
      </w:r>
      <w:fldSimple w:instr=" SEQ Figure \* ARABIC ">
        <w:r w:rsidR="00E841FC">
          <w:rPr>
            <w:noProof/>
          </w:rPr>
          <w:t>11</w:t>
        </w:r>
      </w:fldSimple>
      <w:bookmarkEnd w:id="100"/>
      <w:r>
        <w:t>: Semantics of AvocadoMaki class</w:t>
      </w:r>
      <w:bookmarkEnd w:id="101"/>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1F2E92">
        <w:t xml:space="preserve">Figure </w:t>
      </w:r>
      <w:r w:rsidR="001F2E92">
        <w:rPr>
          <w:noProof/>
        </w:rPr>
        <w:t>11</w:t>
      </w:r>
      <w:r>
        <w:fldChar w:fldCharType="end"/>
      </w:r>
      <w:r w:rsidR="00890E24">
        <w:t xml:space="preserve">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hasIngredient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Rest of SushiIngredients’s subclasses ar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1F2E92">
        <w:t xml:space="preserve">Figure </w:t>
      </w:r>
      <w:r w:rsidR="001F2E9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1F2E92">
        <w:t xml:space="preserve">Figure </w:t>
      </w:r>
      <w:r w:rsidR="001F2E9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1F2E92">
        <w:t xml:space="preserve">Figure </w:t>
      </w:r>
      <w:r w:rsidR="001F2E9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1F2E92">
        <w:t xml:space="preserve">Figure </w:t>
      </w:r>
      <w:r w:rsidR="001F2E9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2">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02" w:name="_Ref267743977"/>
      <w:bookmarkStart w:id="103" w:name="_Toc268811810"/>
      <w:r>
        <w:t xml:space="preserve">Figure </w:t>
      </w:r>
      <w:fldSimple w:instr=" SEQ Figure \* ARABIC ">
        <w:r w:rsidR="00E841FC">
          <w:rPr>
            <w:noProof/>
          </w:rPr>
          <w:t>12</w:t>
        </w:r>
      </w:fldSimple>
      <w:bookmarkEnd w:id="102"/>
      <w:r>
        <w:t>: Basic annotations diagram of sushi ontology</w:t>
      </w:r>
      <w:bookmarkEnd w:id="103"/>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3">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04" w:name="_Ref267744028"/>
      <w:bookmarkStart w:id="105" w:name="_Toc268811811"/>
      <w:r>
        <w:t xml:space="preserve">Figure </w:t>
      </w:r>
      <w:fldSimple w:instr=" SEQ Figure \* ARABIC ">
        <w:r w:rsidR="00E841FC">
          <w:rPr>
            <w:noProof/>
          </w:rPr>
          <w:t>13</w:t>
        </w:r>
      </w:fldSimple>
      <w:bookmarkEnd w:id="104"/>
      <w:r>
        <w:t>: hasRole annotation used in NamedSushi class</w:t>
      </w:r>
      <w:bookmarkEnd w:id="105"/>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1F2E92">
        <w:t xml:space="preserve">Figure </w:t>
      </w:r>
      <w:r w:rsidR="001F2E92">
        <w:rPr>
          <w:noProof/>
        </w:rPr>
        <w:t>13</w:t>
      </w:r>
      <w:r>
        <w:fldChar w:fldCharType="end"/>
      </w:r>
      <w:r w:rsidR="0075695C">
        <w:t xml:space="preserve"> shows that NamedSushi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4">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06" w:name="_Ref267744039"/>
      <w:bookmarkStart w:id="107" w:name="_Toc268811812"/>
      <w:r>
        <w:t xml:space="preserve">Figure </w:t>
      </w:r>
      <w:fldSimple w:instr=" SEQ Figure \* ARABIC ">
        <w:r w:rsidR="00E841FC">
          <w:rPr>
            <w:noProof/>
          </w:rPr>
          <w:t>14</w:t>
        </w:r>
      </w:fldSimple>
      <w:bookmarkEnd w:id="106"/>
      <w:r>
        <w:t>: hasRole annotation used in SushiIngredient class</w:t>
      </w:r>
      <w:bookmarkEnd w:id="107"/>
    </w:p>
    <w:p w14:paraId="43CFCF0E" w14:textId="2A8ED636" w:rsidR="000B737F" w:rsidRDefault="00EE500F" w:rsidP="00CA4FD0">
      <w:pPr>
        <w:spacing w:line="360" w:lineRule="auto"/>
        <w:jc w:val="both"/>
      </w:pPr>
      <w:r>
        <w:t>hasRol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1F2E92">
        <w:t xml:space="preserve">Figure </w:t>
      </w:r>
      <w:r w:rsidR="001F2E92">
        <w:rPr>
          <w:noProof/>
        </w:rPr>
        <w:t>14</w:t>
      </w:r>
      <w:r w:rsidR="00B94F8D">
        <w:fldChar w:fldCharType="end"/>
      </w:r>
      <w:r w:rsidR="0055218B">
        <w:t xml:space="preserve">, SushiIngredient Class is annotated using hasRole annotation property with the constant value “IngClass” to </w:t>
      </w:r>
      <w:r w:rsidR="009D11AD">
        <w:t xml:space="preserve">indicate that </w:t>
      </w:r>
      <w:r w:rsidR="00F16DC5">
        <w:t xml:space="preserve">SushiIngredient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25">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08" w:name="_Ref267744049"/>
      <w:bookmarkStart w:id="109" w:name="_Toc268811813"/>
      <w:r>
        <w:t xml:space="preserve">Figure </w:t>
      </w:r>
      <w:fldSimple w:instr=" SEQ Figure \* ARABIC ">
        <w:r w:rsidR="00E841FC">
          <w:rPr>
            <w:noProof/>
          </w:rPr>
          <w:t>15</w:t>
        </w:r>
      </w:fldSimple>
      <w:bookmarkEnd w:id="108"/>
      <w:r>
        <w:t>: The use of hasRole annotation property in hasIngredient object property</w:t>
      </w:r>
      <w:bookmarkEnd w:id="109"/>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1F2E92">
        <w:t xml:space="preserve">Figure </w:t>
      </w:r>
      <w:r w:rsidR="001F2E92">
        <w:rPr>
          <w:noProof/>
        </w:rPr>
        <w:t>15</w:t>
      </w:r>
      <w:r>
        <w:fldChar w:fldCharType="end"/>
      </w:r>
      <w:r w:rsidR="002C6E73">
        <w:t xml:space="preserve"> shows the use of hasRole annotation property </w:t>
      </w:r>
      <w:r w:rsidR="008C2C4F">
        <w:t>in hasIngredient object prop</w:t>
      </w:r>
      <w:r w:rsidR="00D40616">
        <w:t xml:space="preserve">erty. </w:t>
      </w:r>
      <w:r w:rsidR="00571F23">
        <w:t xml:space="preserve">It means hasIngredient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r>
        <w:t xml:space="preserve">hasRol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1F2E92">
        <w:t xml:space="preserve">Figure </w:t>
      </w:r>
      <w:r w:rsidR="001F2E92">
        <w:rPr>
          <w:noProof/>
        </w:rPr>
        <w:t>16</w:t>
      </w:r>
      <w:r w:rsidR="00274417">
        <w:fldChar w:fldCharType="end"/>
      </w:r>
      <w:r w:rsidR="00274417">
        <w:t xml:space="preserve"> shows that VeganIngredient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26">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10" w:name="_Ref267745615"/>
      <w:bookmarkStart w:id="111" w:name="_Toc268811814"/>
      <w:r>
        <w:t xml:space="preserve">Figure </w:t>
      </w:r>
      <w:fldSimple w:instr=" SEQ Figure \* ARABIC ">
        <w:r w:rsidR="00E841FC">
          <w:rPr>
            <w:noProof/>
          </w:rPr>
          <w:t>16</w:t>
        </w:r>
      </w:fldSimple>
      <w:bookmarkEnd w:id="110"/>
      <w:r>
        <w:t>: hasRole annotation property used to determine VeganIngredient as a filter</w:t>
      </w:r>
      <w:bookmarkEnd w:id="111"/>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1F2E92">
        <w:t xml:space="preserve">Figure </w:t>
      </w:r>
      <w:r w:rsidR="001F2E9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1F2E92">
        <w:t xml:space="preserve">Figure </w:t>
      </w:r>
      <w:r w:rsidR="001F2E92">
        <w:rPr>
          <w:noProof/>
        </w:rPr>
        <w:t>17</w:t>
      </w:r>
      <w:r w:rsidR="00335354">
        <w:fldChar w:fldCharType="end"/>
      </w:r>
      <w:r w:rsidR="00335354">
        <w:t xml:space="preserve"> </w:t>
      </w:r>
      <w:r w:rsidR="00263908">
        <w:t xml:space="preserve">shows the use of two annotation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hasSweetness object property shown in </w:t>
      </w:r>
      <w:r w:rsidR="008F6696">
        <w:fldChar w:fldCharType="begin"/>
      </w:r>
      <w:r w:rsidR="008F6696">
        <w:instrText xml:space="preserve"> REF _Ref267743782 \h </w:instrText>
      </w:r>
      <w:r w:rsidR="008F6696">
        <w:fldChar w:fldCharType="separate"/>
      </w:r>
      <w:r w:rsidR="001F2E92">
        <w:t xml:space="preserve">Figure </w:t>
      </w:r>
      <w:r w:rsidR="001F2E9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27">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12" w:name="_Ref267746329"/>
      <w:bookmarkStart w:id="113" w:name="_Toc268811815"/>
      <w:r>
        <w:t xml:space="preserve">Figure </w:t>
      </w:r>
      <w:fldSimple w:instr=" SEQ Figure \* ARABIC ">
        <w:r w:rsidR="00E841FC">
          <w:rPr>
            <w:noProof/>
          </w:rPr>
          <w:t>17</w:t>
        </w:r>
      </w:fldSimple>
      <w:bookmarkEnd w:id="112"/>
      <w:r>
        <w:t>: Facets are determined in the ontology</w:t>
      </w:r>
      <w:bookmarkEnd w:id="113"/>
    </w:p>
    <w:p w14:paraId="194F4D41" w14:textId="096C67C4" w:rsidR="00135594" w:rsidRDefault="00B951CD" w:rsidP="00CA4FD0">
      <w:pPr>
        <w:pStyle w:val="Heading2"/>
        <w:spacing w:line="360" w:lineRule="auto"/>
        <w:jc w:val="both"/>
      </w:pPr>
      <w:bookmarkStart w:id="114" w:name="_Toc268811766"/>
      <w:r>
        <w:t>User S</w:t>
      </w:r>
      <w:r w:rsidR="00135594">
        <w:t>tories</w:t>
      </w:r>
      <w:bookmarkEnd w:id="114"/>
    </w:p>
    <w:p w14:paraId="4CE19277" w14:textId="0ACB0346" w:rsidR="003F5AA9" w:rsidRDefault="006D23B1" w:rsidP="00CA4FD0">
      <w:pPr>
        <w:spacing w:line="360" w:lineRule="auto"/>
        <w:jc w:val="both"/>
      </w:pPr>
      <w:r>
        <w:t xml:space="preserve">This section demonstrates </w:t>
      </w:r>
      <w:r w:rsidR="003F5AA9">
        <w:t xml:space="preserve">the functionalities of the tool in details. </w:t>
      </w:r>
      <w:r w:rsidR="001D6C1B">
        <w:t xml:space="preserve">User story approach is used to determine the </w:t>
      </w:r>
      <w:r w:rsidR="00261488">
        <w:t>functionalities.</w:t>
      </w:r>
      <w:r w:rsidR="00A0202D">
        <w:t xml:space="preserve"> User stories </w:t>
      </w:r>
      <w:r w:rsidR="00545246">
        <w:t xml:space="preserve">act as a guide to specify needed functionalities in clear way. </w:t>
      </w:r>
      <w:r w:rsidR="0026716A">
        <w:t xml:space="preserve">All the user stories follow the idea </w:t>
      </w:r>
      <w:r w:rsidR="008C2F00">
        <w:t>of the</w:t>
      </w:r>
      <w:r w:rsidR="00201997">
        <w:t xml:space="preserve"> </w:t>
      </w:r>
      <w:r w:rsidR="0026716A">
        <w:t>“</w:t>
      </w:r>
      <w:r w:rsidR="00201997">
        <w:t xml:space="preserve">3 </w:t>
      </w:r>
      <w:r w:rsidR="0026716A">
        <w:t>C’s”</w:t>
      </w:r>
      <w:r w:rsidR="00D312F3">
        <w:t xml:space="preserve">: The card, the conversation, and the </w:t>
      </w:r>
      <w:r w:rsidR="008C2F00">
        <w:t>confirmation</w:t>
      </w:r>
      <w:r w:rsidR="00D312F3">
        <w:t>.</w:t>
      </w:r>
      <w:r w:rsidR="008C2F00">
        <w:t xml:space="preserve"> </w:t>
      </w:r>
      <w:r w:rsidR="00BC6683">
        <w:t>Where, the card is the general idea of the functionality, the conversation</w:t>
      </w:r>
      <w:r w:rsidR="00CF27E4">
        <w:t xml:space="preserve"> is</w:t>
      </w:r>
      <w:r w:rsidR="00BC6683">
        <w:t xml:space="preserve"> </w:t>
      </w:r>
      <w:r w:rsidR="00CF27E4">
        <w:t>the role of different stakeholders and what require from them, and the confirmation is the details of the functionality.</w:t>
      </w:r>
      <w:r w:rsidR="008F25F7">
        <w:t xml:space="preserve"> These user stories are demonstrated on the below tables:</w:t>
      </w:r>
    </w:p>
    <w:tbl>
      <w:tblPr>
        <w:tblStyle w:val="TableGrid"/>
        <w:tblW w:w="0" w:type="auto"/>
        <w:tblLook w:val="0600" w:firstRow="0" w:lastRow="0" w:firstColumn="0" w:lastColumn="0" w:noHBand="1" w:noVBand="1"/>
      </w:tblPr>
      <w:tblGrid>
        <w:gridCol w:w="8516"/>
      </w:tblGrid>
      <w:tr w:rsidR="001A3950" w:rsidRPr="001A3950" w14:paraId="2E1FC075" w14:textId="77777777" w:rsidTr="00076057">
        <w:tc>
          <w:tcPr>
            <w:tcW w:w="8516" w:type="dxa"/>
          </w:tcPr>
          <w:p w14:paraId="32BA4917"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ard</w:t>
            </w:r>
          </w:p>
          <w:p w14:paraId="2F92CF19" w14:textId="77777777" w:rsidR="001A3950" w:rsidRPr="001A3950" w:rsidRDefault="001A3950" w:rsidP="002D7511">
            <w:pPr>
              <w:spacing w:line="360" w:lineRule="auto"/>
              <w:rPr>
                <w:rFonts w:cs="Times New Roman"/>
              </w:rPr>
            </w:pPr>
            <w:r w:rsidRPr="001A3950">
              <w:rPr>
                <w:rFonts w:cs="Times New Roman"/>
              </w:rPr>
              <w:t>As a [user], I want [functionality], so that [value]</w:t>
            </w:r>
          </w:p>
        </w:tc>
      </w:tr>
      <w:tr w:rsidR="001A3950" w:rsidRPr="001A3950" w14:paraId="5F579BE6" w14:textId="77777777" w:rsidTr="00076057">
        <w:tc>
          <w:tcPr>
            <w:tcW w:w="8516" w:type="dxa"/>
          </w:tcPr>
          <w:p w14:paraId="13272232" w14:textId="77777777" w:rsidR="001A3950" w:rsidRPr="001A3950" w:rsidRDefault="001A3950" w:rsidP="002D7511">
            <w:pPr>
              <w:spacing w:line="360" w:lineRule="auto"/>
              <w:rPr>
                <w:rFonts w:cs="Times New Roman"/>
              </w:rPr>
            </w:pPr>
            <w:r w:rsidRPr="001A3950">
              <w:rPr>
                <w:rFonts w:cs="Times New Roman"/>
                <w:b/>
              </w:rPr>
              <w:t>Story Narrative:</w:t>
            </w:r>
            <w:r w:rsidRPr="001A3950">
              <w:rPr>
                <w:rFonts w:cs="Times New Roman"/>
              </w:rPr>
              <w:t xml:space="preserve"> Access</w:t>
            </w:r>
          </w:p>
        </w:tc>
      </w:tr>
      <w:tr w:rsidR="001A3950" w:rsidRPr="001A3950" w14:paraId="2BD711CE" w14:textId="77777777" w:rsidTr="00076057">
        <w:tc>
          <w:tcPr>
            <w:tcW w:w="8516" w:type="dxa"/>
          </w:tcPr>
          <w:p w14:paraId="3F04A830"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0B506EA"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1A3950" w:rsidRPr="001A3950" w14:paraId="581B6287" w14:textId="77777777" w:rsidTr="00076057">
        <w:tc>
          <w:tcPr>
            <w:tcW w:w="8516" w:type="dxa"/>
          </w:tcPr>
          <w:p w14:paraId="74D2DAA8"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1A3950" w:rsidRPr="001A3950" w14:paraId="779F86CD" w14:textId="77777777" w:rsidTr="00076057">
        <w:tc>
          <w:tcPr>
            <w:tcW w:w="8516" w:type="dxa"/>
          </w:tcPr>
          <w:p w14:paraId="2D9FCCDB"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6682B20B"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EF52A96"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5E6F871F"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1A3950" w:rsidRPr="001A3950" w14:paraId="2258FA40" w14:textId="77777777" w:rsidTr="00076057">
        <w:tc>
          <w:tcPr>
            <w:tcW w:w="8516" w:type="dxa"/>
          </w:tcPr>
          <w:p w14:paraId="3E035ECF"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1A3950" w:rsidRPr="001A3950" w14:paraId="522B0799" w14:textId="77777777" w:rsidTr="00076057">
        <w:tc>
          <w:tcPr>
            <w:tcW w:w="8516" w:type="dxa"/>
          </w:tcPr>
          <w:p w14:paraId="4A8534ED" w14:textId="52701F42"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717B204" w14:textId="77777777" w:rsidR="001A3950" w:rsidRDefault="001A3950" w:rsidP="002D7511">
            <w:pPr>
              <w:pStyle w:val="ListParagraph"/>
              <w:numPr>
                <w:ilvl w:val="0"/>
                <w:numId w:val="15"/>
              </w:numPr>
              <w:spacing w:line="360" w:lineRule="auto"/>
              <w:rPr>
                <w:rFonts w:cs="Times New Roman"/>
              </w:rPr>
            </w:pPr>
            <w:r w:rsidRPr="001A3950">
              <w:rPr>
                <w:rFonts w:cs="Times New Roman"/>
              </w:rPr>
              <w:t>Click on the tool icon to run it.</w:t>
            </w:r>
          </w:p>
          <w:p w14:paraId="2104DBC7" w14:textId="77777777" w:rsidR="00902218" w:rsidRDefault="00902218"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734C5378" w14:textId="6922D589" w:rsidR="00902218" w:rsidRPr="00902218" w:rsidRDefault="00902218" w:rsidP="002D7511">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1B120C39" w14:textId="0642C4E7" w:rsidR="00D51819" w:rsidRDefault="001F3094" w:rsidP="00CA4FD0">
      <w:pPr>
        <w:pStyle w:val="Caption"/>
        <w:spacing w:line="360" w:lineRule="auto"/>
      </w:pPr>
      <w:bookmarkStart w:id="115" w:name="_Toc268692976"/>
      <w:r>
        <w:t xml:space="preserve">Table </w:t>
      </w:r>
      <w:fldSimple w:instr=" SEQ Table \* ARABIC ">
        <w:r w:rsidR="001F2E92">
          <w:rPr>
            <w:noProof/>
          </w:rPr>
          <w:t>1</w:t>
        </w:r>
      </w:fldSimple>
      <w:r>
        <w:t>: Access user story</w:t>
      </w:r>
      <w:bookmarkEnd w:id="115"/>
    </w:p>
    <w:tbl>
      <w:tblPr>
        <w:tblStyle w:val="TableGrid"/>
        <w:tblW w:w="0" w:type="auto"/>
        <w:tblLook w:val="0600" w:firstRow="0" w:lastRow="0" w:firstColumn="0" w:lastColumn="0" w:noHBand="1" w:noVBand="1"/>
      </w:tblPr>
      <w:tblGrid>
        <w:gridCol w:w="8516"/>
      </w:tblGrid>
      <w:tr w:rsidR="00B10499" w:rsidRPr="00807B87" w14:paraId="6F00C98A" w14:textId="77777777" w:rsidTr="00076057">
        <w:tc>
          <w:tcPr>
            <w:tcW w:w="8516" w:type="dxa"/>
          </w:tcPr>
          <w:p w14:paraId="752746C3"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ED2908F" w14:textId="77777777" w:rsidR="00B10499" w:rsidRPr="00807B87" w:rsidRDefault="00B10499" w:rsidP="00CA4FD0">
            <w:pPr>
              <w:spacing w:line="360" w:lineRule="auto"/>
              <w:rPr>
                <w:rFonts w:cs="Times New Roman"/>
              </w:rPr>
            </w:pPr>
            <w:r w:rsidRPr="00807B87">
              <w:rPr>
                <w:rFonts w:cs="Times New Roman"/>
              </w:rPr>
              <w:t>As a [user], I want [functionality], so that [value]</w:t>
            </w:r>
          </w:p>
        </w:tc>
      </w:tr>
      <w:tr w:rsidR="00B10499" w:rsidRPr="00807B87" w14:paraId="25B763D3" w14:textId="77777777" w:rsidTr="00076057">
        <w:tc>
          <w:tcPr>
            <w:tcW w:w="8516" w:type="dxa"/>
          </w:tcPr>
          <w:p w14:paraId="0C409C43" w14:textId="06520443" w:rsidR="00B10499" w:rsidRPr="00807B87" w:rsidRDefault="00B10499"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1</w:t>
            </w:r>
          </w:p>
        </w:tc>
      </w:tr>
      <w:tr w:rsidR="00B10499" w:rsidRPr="00807B87" w14:paraId="5F017BCE" w14:textId="77777777" w:rsidTr="00076057">
        <w:tc>
          <w:tcPr>
            <w:tcW w:w="8516" w:type="dxa"/>
          </w:tcPr>
          <w:p w14:paraId="077D52F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DE3D7B7"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8D78476" w14:textId="77777777" w:rsidR="00B10499" w:rsidRPr="00807B87" w:rsidRDefault="00B10499"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B10499" w:rsidRPr="00807B87" w14:paraId="6FCF214C" w14:textId="77777777" w:rsidTr="00076057">
        <w:tc>
          <w:tcPr>
            <w:tcW w:w="8516" w:type="dxa"/>
          </w:tcPr>
          <w:p w14:paraId="56F77EFA"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B10499" w:rsidRPr="00807B87" w14:paraId="33B3E902" w14:textId="77777777" w:rsidTr="00076057">
        <w:tc>
          <w:tcPr>
            <w:tcW w:w="8516" w:type="dxa"/>
          </w:tcPr>
          <w:p w14:paraId="783D50B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34DD90A"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3C8C31C5"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95E23F0"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B959211"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41174E3"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7CBDF2B7" w14:textId="77777777" w:rsidR="00B10499" w:rsidRPr="00807B87" w:rsidRDefault="00B10499" w:rsidP="00CA4FD0">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1E1556E9" w14:textId="77777777" w:rsidR="00B10499" w:rsidRPr="00807B87" w:rsidRDefault="00B10499" w:rsidP="00CA4FD0">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B10499" w:rsidRPr="00807B87" w14:paraId="24FF6969" w14:textId="77777777" w:rsidTr="00076057">
        <w:tc>
          <w:tcPr>
            <w:tcW w:w="8516" w:type="dxa"/>
          </w:tcPr>
          <w:p w14:paraId="17FECCB1"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B10499" w:rsidRPr="00807B87" w14:paraId="17F34936" w14:textId="77777777" w:rsidTr="00076057">
        <w:tc>
          <w:tcPr>
            <w:tcW w:w="8516" w:type="dxa"/>
          </w:tcPr>
          <w:p w14:paraId="757BA314"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232C307A" w14:textId="77777777" w:rsidR="00B10499" w:rsidRPr="00807B87" w:rsidRDefault="00B10499" w:rsidP="00CA4FD0">
            <w:pPr>
              <w:pStyle w:val="ListParagraph"/>
              <w:numPr>
                <w:ilvl w:val="0"/>
                <w:numId w:val="17"/>
              </w:numPr>
              <w:spacing w:line="360" w:lineRule="auto"/>
              <w:rPr>
                <w:rFonts w:cs="Times New Roman"/>
              </w:rPr>
            </w:pPr>
            <w:r w:rsidRPr="00807B87">
              <w:rPr>
                <w:rFonts w:cs="Times New Roman"/>
              </w:rPr>
              <w:t>Click on the tool icon to run it.</w:t>
            </w:r>
          </w:p>
          <w:p w14:paraId="714C75AF" w14:textId="77777777" w:rsidR="00B10499" w:rsidRPr="00807B87" w:rsidRDefault="00B10499" w:rsidP="00CA4FD0">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1D4BB1B6"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ED65C2"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D65D117"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261344E3"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C4670A9"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55CE613" w14:textId="77777777" w:rsidR="00B10499" w:rsidRPr="00807B87" w:rsidRDefault="00B10499" w:rsidP="00CA4FD0">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525F504D" w14:textId="256218D3" w:rsidR="00DD4229" w:rsidRDefault="00B10499" w:rsidP="00CA4FD0">
      <w:pPr>
        <w:pStyle w:val="Caption"/>
        <w:spacing w:line="360" w:lineRule="auto"/>
      </w:pPr>
      <w:bookmarkStart w:id="116" w:name="_Ref268075622"/>
      <w:bookmarkStart w:id="117" w:name="_Ref268075615"/>
      <w:bookmarkStart w:id="118" w:name="_Ref268075713"/>
      <w:bookmarkStart w:id="119" w:name="_Toc268692977"/>
      <w:r>
        <w:t xml:space="preserve">Table </w:t>
      </w:r>
      <w:fldSimple w:instr=" SEQ Table \* ARABIC ">
        <w:r w:rsidR="001F2E92">
          <w:rPr>
            <w:noProof/>
          </w:rPr>
          <w:t>2</w:t>
        </w:r>
      </w:fldSimple>
      <w:bookmarkEnd w:id="116"/>
      <w:r>
        <w:t xml:space="preserve">: </w:t>
      </w:r>
      <w:bookmarkStart w:id="120" w:name="_Ref268075627"/>
      <w:r>
        <w:t xml:space="preserve">Run </w:t>
      </w:r>
      <w:r w:rsidR="00C2636F">
        <w:t xml:space="preserve">1 </w:t>
      </w:r>
      <w:r>
        <w:t>user story</w:t>
      </w:r>
      <w:bookmarkEnd w:id="117"/>
      <w:bookmarkEnd w:id="120"/>
      <w:bookmarkEnd w:id="118"/>
      <w:bookmarkEnd w:id="119"/>
    </w:p>
    <w:tbl>
      <w:tblPr>
        <w:tblStyle w:val="TableGrid"/>
        <w:tblW w:w="0" w:type="auto"/>
        <w:tblLook w:val="0600" w:firstRow="0" w:lastRow="0" w:firstColumn="0" w:lastColumn="0" w:noHBand="1" w:noVBand="1"/>
      </w:tblPr>
      <w:tblGrid>
        <w:gridCol w:w="8516"/>
      </w:tblGrid>
      <w:tr w:rsidR="00C2636F" w:rsidRPr="00807B87" w14:paraId="1941DDA1" w14:textId="77777777" w:rsidTr="00076057">
        <w:tc>
          <w:tcPr>
            <w:tcW w:w="8516" w:type="dxa"/>
          </w:tcPr>
          <w:p w14:paraId="14E263D9"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4C1D408A" w14:textId="77777777" w:rsidR="00C2636F" w:rsidRPr="00807B87" w:rsidRDefault="00C2636F" w:rsidP="00CA4FD0">
            <w:pPr>
              <w:spacing w:line="360" w:lineRule="auto"/>
              <w:rPr>
                <w:rFonts w:cs="Times New Roman"/>
              </w:rPr>
            </w:pPr>
            <w:r w:rsidRPr="00807B87">
              <w:rPr>
                <w:rFonts w:cs="Times New Roman"/>
              </w:rPr>
              <w:t>As a [user], I want [functionality], so that [value]</w:t>
            </w:r>
          </w:p>
        </w:tc>
      </w:tr>
      <w:tr w:rsidR="00C2636F" w:rsidRPr="00807B87" w14:paraId="4861EEC7" w14:textId="77777777" w:rsidTr="00076057">
        <w:tc>
          <w:tcPr>
            <w:tcW w:w="8516" w:type="dxa"/>
          </w:tcPr>
          <w:p w14:paraId="0EE027C2" w14:textId="137A2B3A" w:rsidR="00C2636F" w:rsidRPr="00807B87" w:rsidRDefault="00C2636F"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2</w:t>
            </w:r>
          </w:p>
        </w:tc>
      </w:tr>
      <w:tr w:rsidR="00C2636F" w:rsidRPr="00807B87" w14:paraId="5883CC33" w14:textId="77777777" w:rsidTr="00076057">
        <w:tc>
          <w:tcPr>
            <w:tcW w:w="8516" w:type="dxa"/>
          </w:tcPr>
          <w:p w14:paraId="7012360F"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5B0E1A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DCC7A7C"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2636F" w:rsidRPr="00807B87" w14:paraId="7E99CB55" w14:textId="77777777" w:rsidTr="00076057">
        <w:tc>
          <w:tcPr>
            <w:tcW w:w="8516" w:type="dxa"/>
          </w:tcPr>
          <w:p w14:paraId="533DA2C2"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2636F" w:rsidRPr="00807B87" w14:paraId="25BF4ACC" w14:textId="77777777" w:rsidTr="00076057">
        <w:tc>
          <w:tcPr>
            <w:tcW w:w="8516" w:type="dxa"/>
          </w:tcPr>
          <w:p w14:paraId="6D1A7A6E"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BD7C639"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FDC40B7"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0FAB7550"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3FC046D1"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4E69A813"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61CD2C"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108FCE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40DA3328"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0DE9633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4D8F2A96"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861A9E4" w14:textId="77777777" w:rsidR="00C2636F" w:rsidRPr="00807B87" w:rsidRDefault="00C2636F" w:rsidP="00CA4FD0">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2636F" w:rsidRPr="00807B87" w14:paraId="7E64582E" w14:textId="77777777" w:rsidTr="00076057">
        <w:tc>
          <w:tcPr>
            <w:tcW w:w="8516" w:type="dxa"/>
          </w:tcPr>
          <w:p w14:paraId="36A54C13"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2636F" w:rsidRPr="00807B87" w14:paraId="25466A16" w14:textId="77777777" w:rsidTr="00076057">
        <w:tc>
          <w:tcPr>
            <w:tcW w:w="8516" w:type="dxa"/>
          </w:tcPr>
          <w:p w14:paraId="6A97D066"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D22C447"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file menu.</w:t>
            </w:r>
          </w:p>
          <w:p w14:paraId="19D0AEDD"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import new ontology.</w:t>
            </w:r>
          </w:p>
          <w:p w14:paraId="75D10A4E"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Browse for the new ontology file.</w:t>
            </w:r>
          </w:p>
          <w:p w14:paraId="6F85511D"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Click OK.</w:t>
            </w:r>
          </w:p>
          <w:p w14:paraId="6885AC42"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6B2E6160"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Application refreshed with new ontology.</w:t>
            </w:r>
          </w:p>
          <w:p w14:paraId="6D5A945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F8A564"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file menu.</w:t>
            </w:r>
          </w:p>
          <w:p w14:paraId="4BEDCF8F"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import new ontology.</w:t>
            </w:r>
          </w:p>
          <w:p w14:paraId="7D407FCE"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Browse for the new ontology file.</w:t>
            </w:r>
          </w:p>
          <w:p w14:paraId="2E740064"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Click OK.</w:t>
            </w:r>
          </w:p>
          <w:p w14:paraId="333FCE3A"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1D74F01"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Application refreshed with new ontology.</w:t>
            </w:r>
          </w:p>
          <w:p w14:paraId="2BFE9B3A" w14:textId="77777777" w:rsidR="00C2636F" w:rsidRPr="00807B87" w:rsidRDefault="00C2636F" w:rsidP="00CA4FD0">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195CCF2"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4AE447B0"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329F1ABB"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1CD15213" w14:textId="77777777" w:rsidR="00C2636F" w:rsidRPr="00807B87" w:rsidRDefault="00C2636F" w:rsidP="00CA4FD0">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78B9676" w14:textId="2EB1F55F" w:rsidR="00B10499" w:rsidRDefault="00822477" w:rsidP="00CA4FD0">
      <w:pPr>
        <w:pStyle w:val="Caption"/>
        <w:spacing w:line="360" w:lineRule="auto"/>
      </w:pPr>
      <w:bookmarkStart w:id="121" w:name="_Ref268076013"/>
      <w:bookmarkStart w:id="122" w:name="_Toc268692978"/>
      <w:r>
        <w:t xml:space="preserve">Table </w:t>
      </w:r>
      <w:fldSimple w:instr=" SEQ Table \* ARABIC ">
        <w:r w:rsidR="001F2E92">
          <w:rPr>
            <w:noProof/>
          </w:rPr>
          <w:t>3</w:t>
        </w:r>
      </w:fldSimple>
      <w:r>
        <w:t>: Run 2 user story</w:t>
      </w:r>
      <w:bookmarkEnd w:id="121"/>
      <w:bookmarkEnd w:id="122"/>
    </w:p>
    <w:tbl>
      <w:tblPr>
        <w:tblStyle w:val="TableGrid"/>
        <w:tblW w:w="0" w:type="auto"/>
        <w:tblLook w:val="0600" w:firstRow="0" w:lastRow="0" w:firstColumn="0" w:lastColumn="0" w:noHBand="1" w:noVBand="1"/>
      </w:tblPr>
      <w:tblGrid>
        <w:gridCol w:w="8516"/>
      </w:tblGrid>
      <w:tr w:rsidR="00A573EF" w:rsidRPr="00807B87" w14:paraId="32312117" w14:textId="77777777" w:rsidTr="00076057">
        <w:tc>
          <w:tcPr>
            <w:tcW w:w="8516" w:type="dxa"/>
          </w:tcPr>
          <w:p w14:paraId="3D254152"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5947CA84" w14:textId="77777777" w:rsidR="00A573EF" w:rsidRPr="00807B87" w:rsidRDefault="00A573EF" w:rsidP="00CA4FD0">
            <w:pPr>
              <w:spacing w:line="360" w:lineRule="auto"/>
              <w:rPr>
                <w:rFonts w:cs="Times New Roman"/>
              </w:rPr>
            </w:pPr>
            <w:r w:rsidRPr="00807B87">
              <w:rPr>
                <w:rFonts w:cs="Times New Roman"/>
              </w:rPr>
              <w:t>As a [user], I want [functionality], so that [value]</w:t>
            </w:r>
          </w:p>
        </w:tc>
      </w:tr>
      <w:tr w:rsidR="00A573EF" w:rsidRPr="00807B87" w14:paraId="271E2183" w14:textId="77777777" w:rsidTr="00076057">
        <w:tc>
          <w:tcPr>
            <w:tcW w:w="8516" w:type="dxa"/>
          </w:tcPr>
          <w:p w14:paraId="21CF41DB" w14:textId="77777777" w:rsidR="00A573EF" w:rsidRPr="00807B87" w:rsidRDefault="00A573EF" w:rsidP="00CA4FD0">
            <w:pPr>
              <w:spacing w:line="360" w:lineRule="auto"/>
              <w:rPr>
                <w:rFonts w:cs="Times New Roman"/>
              </w:rPr>
            </w:pPr>
            <w:r w:rsidRPr="00807B87">
              <w:rPr>
                <w:rFonts w:cs="Times New Roman"/>
                <w:b/>
              </w:rPr>
              <w:t>Story Narrative:</w:t>
            </w:r>
            <w:r w:rsidRPr="00807B87">
              <w:rPr>
                <w:rFonts w:cs="Times New Roman"/>
              </w:rPr>
              <w:t xml:space="preserve"> View</w:t>
            </w:r>
          </w:p>
        </w:tc>
      </w:tr>
      <w:tr w:rsidR="00A573EF" w:rsidRPr="00807B87" w14:paraId="596805B4" w14:textId="77777777" w:rsidTr="00076057">
        <w:tc>
          <w:tcPr>
            <w:tcW w:w="8516" w:type="dxa"/>
          </w:tcPr>
          <w:p w14:paraId="49F865D9"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573EF" w:rsidRPr="00807B87" w14:paraId="1ED9D377" w14:textId="77777777" w:rsidTr="00076057">
        <w:tc>
          <w:tcPr>
            <w:tcW w:w="8516" w:type="dxa"/>
          </w:tcPr>
          <w:p w14:paraId="06AFBC5C"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573EF" w:rsidRPr="00807B87" w14:paraId="2F2D939D" w14:textId="77777777" w:rsidTr="00076057">
        <w:tc>
          <w:tcPr>
            <w:tcW w:w="8516" w:type="dxa"/>
          </w:tcPr>
          <w:p w14:paraId="25923EFE"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76876A0A"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3FC04AF"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364C7B93"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
        </w:tc>
      </w:tr>
      <w:tr w:rsidR="00A573EF" w:rsidRPr="00807B87" w14:paraId="3ABB30A2" w14:textId="77777777" w:rsidTr="00076057">
        <w:tc>
          <w:tcPr>
            <w:tcW w:w="8516" w:type="dxa"/>
          </w:tcPr>
          <w:p w14:paraId="0284C661"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573EF" w:rsidRPr="00807B87" w14:paraId="7B75B847" w14:textId="77777777" w:rsidTr="00076057">
        <w:tc>
          <w:tcPr>
            <w:tcW w:w="8516" w:type="dxa"/>
          </w:tcPr>
          <w:p w14:paraId="3A4595F0"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A95F5ED"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view menu on the menu bar.</w:t>
            </w:r>
          </w:p>
          <w:p w14:paraId="0608417E"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tree or list view.</w:t>
            </w:r>
          </w:p>
          <w:p w14:paraId="05C541B0" w14:textId="77777777" w:rsidR="00A573EF" w:rsidRPr="00807B87" w:rsidRDefault="00A573EF" w:rsidP="00CA4FD0">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C1F0A63" w14:textId="5DF2421D" w:rsidR="00822477" w:rsidRDefault="00A573EF" w:rsidP="00CA4FD0">
      <w:pPr>
        <w:pStyle w:val="Caption"/>
        <w:spacing w:line="360" w:lineRule="auto"/>
      </w:pPr>
      <w:bookmarkStart w:id="123" w:name="_Toc268692979"/>
      <w:r>
        <w:t xml:space="preserve">Table </w:t>
      </w:r>
      <w:fldSimple w:instr=" SEQ Table \* ARABIC ">
        <w:r w:rsidR="001F2E92">
          <w:rPr>
            <w:noProof/>
          </w:rPr>
          <w:t>4</w:t>
        </w:r>
      </w:fldSimple>
      <w:r>
        <w:t>: View user story</w:t>
      </w:r>
      <w:bookmarkEnd w:id="123"/>
    </w:p>
    <w:tbl>
      <w:tblPr>
        <w:tblStyle w:val="TableGrid"/>
        <w:tblW w:w="0" w:type="auto"/>
        <w:tblLook w:val="0600" w:firstRow="0" w:lastRow="0" w:firstColumn="0" w:lastColumn="0" w:noHBand="1" w:noVBand="1"/>
      </w:tblPr>
      <w:tblGrid>
        <w:gridCol w:w="8516"/>
      </w:tblGrid>
      <w:tr w:rsidR="00945887" w:rsidRPr="00807B87" w14:paraId="2103EBEA" w14:textId="77777777" w:rsidTr="00076057">
        <w:tc>
          <w:tcPr>
            <w:tcW w:w="8516" w:type="dxa"/>
          </w:tcPr>
          <w:p w14:paraId="16931525"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239EDFFE"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3D348365" w14:textId="77777777" w:rsidTr="00076057">
        <w:tc>
          <w:tcPr>
            <w:tcW w:w="8516" w:type="dxa"/>
          </w:tcPr>
          <w:p w14:paraId="2E7E4547"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Language</w:t>
            </w:r>
          </w:p>
        </w:tc>
      </w:tr>
      <w:tr w:rsidR="00945887" w:rsidRPr="00807B87" w14:paraId="50719659" w14:textId="77777777" w:rsidTr="00076057">
        <w:tc>
          <w:tcPr>
            <w:tcW w:w="8516" w:type="dxa"/>
          </w:tcPr>
          <w:p w14:paraId="22A181ED"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29021879"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945887" w:rsidRPr="00807B87" w14:paraId="47F3C504" w14:textId="77777777" w:rsidTr="00076057">
        <w:tc>
          <w:tcPr>
            <w:tcW w:w="8516" w:type="dxa"/>
          </w:tcPr>
          <w:p w14:paraId="30A1BD9C"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77FFE70E" w14:textId="77777777" w:rsidTr="00076057">
        <w:tc>
          <w:tcPr>
            <w:tcW w:w="8516" w:type="dxa"/>
          </w:tcPr>
          <w:p w14:paraId="6DD9FEE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5F148C3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325482C9"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F2A1A34"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3D3C3E2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B28D1A8" w14:textId="77777777" w:rsidR="00945887" w:rsidRPr="00807B87" w:rsidRDefault="00945887" w:rsidP="00CA4FD0">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945887" w:rsidRPr="00807B87" w14:paraId="2A2EEEBD" w14:textId="77777777" w:rsidTr="00076057">
        <w:tc>
          <w:tcPr>
            <w:tcW w:w="8516" w:type="dxa"/>
          </w:tcPr>
          <w:p w14:paraId="2F4FF9CD"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7B14F3E9" w14:textId="77777777" w:rsidTr="00076057">
        <w:tc>
          <w:tcPr>
            <w:tcW w:w="8516" w:type="dxa"/>
          </w:tcPr>
          <w:p w14:paraId="65898427"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79FAE8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configuration menu on the menu bar.</w:t>
            </w:r>
          </w:p>
          <w:p w14:paraId="73F81DA7"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View available languages drop down menu.</w:t>
            </w:r>
          </w:p>
          <w:p w14:paraId="109685F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wanted language.</w:t>
            </w:r>
          </w:p>
          <w:p w14:paraId="799EC0D4" w14:textId="77777777" w:rsidR="00945887" w:rsidRPr="00807B87" w:rsidRDefault="00945887" w:rsidP="00CA4FD0">
            <w:pPr>
              <w:pStyle w:val="ListParagraph"/>
              <w:numPr>
                <w:ilvl w:val="0"/>
                <w:numId w:val="26"/>
              </w:numPr>
              <w:spacing w:after="120" w:line="360" w:lineRule="auto"/>
              <w:rPr>
                <w:rFonts w:cs="Times New Roman"/>
              </w:rPr>
            </w:pPr>
            <w:r w:rsidRPr="00807B87">
              <w:rPr>
                <w:rFonts w:cs="Times New Roman"/>
              </w:rPr>
              <w:t>Application refreshed with new language.</w:t>
            </w:r>
          </w:p>
          <w:p w14:paraId="5A586C4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0D3E523C"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Open ontology with Protégé.</w:t>
            </w:r>
          </w:p>
          <w:p w14:paraId="2AE57FFF" w14:textId="77777777" w:rsidR="00945887" w:rsidRPr="00807B87" w:rsidRDefault="00945887" w:rsidP="00CA4FD0">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416C15F4"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hoose language for the label.</w:t>
            </w:r>
          </w:p>
          <w:p w14:paraId="6A9313F2"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77110BE"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lick Ok.</w:t>
            </w:r>
          </w:p>
          <w:p w14:paraId="379C1D18" w14:textId="77777777" w:rsidR="00945887" w:rsidRPr="00807B87" w:rsidRDefault="00945887" w:rsidP="00CA4FD0">
            <w:pPr>
              <w:pStyle w:val="ListParagraph"/>
              <w:keepNext/>
              <w:numPr>
                <w:ilvl w:val="0"/>
                <w:numId w:val="27"/>
              </w:numPr>
              <w:spacing w:after="120" w:line="360" w:lineRule="auto"/>
              <w:rPr>
                <w:rFonts w:cs="Times New Roman"/>
              </w:rPr>
            </w:pPr>
            <w:r w:rsidRPr="00807B87">
              <w:rPr>
                <w:rFonts w:cs="Times New Roman"/>
              </w:rPr>
              <w:t>Save ontology file.</w:t>
            </w:r>
          </w:p>
        </w:tc>
      </w:tr>
    </w:tbl>
    <w:p w14:paraId="71D3E3C6" w14:textId="35C1109F" w:rsidR="005007EE" w:rsidRDefault="00945887" w:rsidP="00CA4FD0">
      <w:pPr>
        <w:pStyle w:val="Caption"/>
        <w:spacing w:line="360" w:lineRule="auto"/>
      </w:pPr>
      <w:bookmarkStart w:id="124" w:name="_Ref268175750"/>
      <w:bookmarkStart w:id="125" w:name="_Toc268692980"/>
      <w:r>
        <w:t xml:space="preserve">Table </w:t>
      </w:r>
      <w:fldSimple w:instr=" SEQ Table \* ARABIC ">
        <w:r w:rsidR="001F2E92">
          <w:rPr>
            <w:noProof/>
          </w:rPr>
          <w:t>5</w:t>
        </w:r>
      </w:fldSimple>
      <w:r>
        <w:t>: Language user story</w:t>
      </w:r>
      <w:bookmarkEnd w:id="124"/>
      <w:bookmarkEnd w:id="125"/>
    </w:p>
    <w:tbl>
      <w:tblPr>
        <w:tblStyle w:val="TableGrid"/>
        <w:tblW w:w="0" w:type="auto"/>
        <w:tblLook w:val="0600" w:firstRow="0" w:lastRow="0" w:firstColumn="0" w:lastColumn="0" w:noHBand="1" w:noVBand="1"/>
      </w:tblPr>
      <w:tblGrid>
        <w:gridCol w:w="8516"/>
      </w:tblGrid>
      <w:tr w:rsidR="00945887" w:rsidRPr="00807B87" w14:paraId="0A634433" w14:textId="77777777" w:rsidTr="00076057">
        <w:tc>
          <w:tcPr>
            <w:tcW w:w="8516" w:type="dxa"/>
          </w:tcPr>
          <w:p w14:paraId="292AB97E"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671ACE25"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25F57965" w14:textId="77777777" w:rsidTr="00076057">
        <w:tc>
          <w:tcPr>
            <w:tcW w:w="8516" w:type="dxa"/>
          </w:tcPr>
          <w:p w14:paraId="1D3C1B71"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945887" w:rsidRPr="00807B87" w14:paraId="153BD088" w14:textId="77777777" w:rsidTr="00076057">
        <w:tc>
          <w:tcPr>
            <w:tcW w:w="8516" w:type="dxa"/>
          </w:tcPr>
          <w:p w14:paraId="553EEC22"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9F5C963"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945887" w:rsidRPr="00807B87" w14:paraId="63A8A429" w14:textId="77777777" w:rsidTr="00076057">
        <w:tc>
          <w:tcPr>
            <w:tcW w:w="8516" w:type="dxa"/>
          </w:tcPr>
          <w:p w14:paraId="32BBA4A9"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10A7752B" w14:textId="77777777" w:rsidTr="00076057">
        <w:tc>
          <w:tcPr>
            <w:tcW w:w="8516" w:type="dxa"/>
          </w:tcPr>
          <w:p w14:paraId="57AE9EA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1091367"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343A531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3C92C983"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664981DA"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2D076B2D" w14:textId="77777777" w:rsidR="00945887" w:rsidRPr="00807B87" w:rsidRDefault="00945887" w:rsidP="00CA4FD0">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945887" w:rsidRPr="00807B87" w14:paraId="47B26683" w14:textId="77777777" w:rsidTr="00076057">
        <w:tc>
          <w:tcPr>
            <w:tcW w:w="8516" w:type="dxa"/>
          </w:tcPr>
          <w:p w14:paraId="0346A19B"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176A0BC6" w14:textId="77777777" w:rsidTr="00076057">
        <w:tc>
          <w:tcPr>
            <w:tcW w:w="8516" w:type="dxa"/>
          </w:tcPr>
          <w:p w14:paraId="22139A11"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50A4CEC"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5735F644"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Ingredients are filtered based on the chosen criteria.</w:t>
            </w:r>
          </w:p>
          <w:p w14:paraId="4C356432"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Filtered ingredients are highlighted.</w:t>
            </w:r>
          </w:p>
          <w:p w14:paraId="3751B5AB" w14:textId="77777777" w:rsidR="00945887" w:rsidRPr="00807B87" w:rsidRDefault="00945887" w:rsidP="00CA4FD0">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54B3435A"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7C2BB28D"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Open ontology with Protégé.</w:t>
            </w:r>
          </w:p>
          <w:p w14:paraId="336DC9C7" w14:textId="77777777" w:rsidR="00945887" w:rsidRPr="00807B87" w:rsidRDefault="00945887" w:rsidP="00CA4FD0">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15E2A931"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38184BC"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Click Ok.</w:t>
            </w:r>
          </w:p>
          <w:p w14:paraId="0ACDE22A" w14:textId="77777777" w:rsidR="00945887" w:rsidRPr="00807B87" w:rsidRDefault="00945887" w:rsidP="00CA4FD0">
            <w:pPr>
              <w:pStyle w:val="ListParagraph"/>
              <w:keepNext/>
              <w:numPr>
                <w:ilvl w:val="0"/>
                <w:numId w:val="29"/>
              </w:numPr>
              <w:spacing w:after="120" w:line="360" w:lineRule="auto"/>
              <w:rPr>
                <w:rFonts w:cs="Times New Roman"/>
              </w:rPr>
            </w:pPr>
            <w:r w:rsidRPr="00807B87">
              <w:rPr>
                <w:rFonts w:cs="Times New Roman"/>
              </w:rPr>
              <w:t>Save ontology file.</w:t>
            </w:r>
          </w:p>
        </w:tc>
      </w:tr>
    </w:tbl>
    <w:p w14:paraId="4AA76878" w14:textId="5926DA3A" w:rsidR="00945887" w:rsidRDefault="00945887" w:rsidP="00CA4FD0">
      <w:pPr>
        <w:pStyle w:val="Caption"/>
        <w:spacing w:line="360" w:lineRule="auto"/>
      </w:pPr>
      <w:bookmarkStart w:id="126" w:name="_Ref268178439"/>
      <w:bookmarkStart w:id="127" w:name="_Toc268692981"/>
      <w:r>
        <w:t xml:space="preserve">Table </w:t>
      </w:r>
      <w:fldSimple w:instr=" SEQ Table \* ARABIC ">
        <w:r w:rsidR="001F2E92">
          <w:rPr>
            <w:noProof/>
          </w:rPr>
          <w:t>6</w:t>
        </w:r>
      </w:fldSimple>
      <w:r>
        <w:t>: Tree View Filter user story</w:t>
      </w:r>
      <w:bookmarkEnd w:id="126"/>
      <w:bookmarkEnd w:id="127"/>
    </w:p>
    <w:tbl>
      <w:tblPr>
        <w:tblStyle w:val="TableGrid"/>
        <w:tblW w:w="0" w:type="auto"/>
        <w:tblLook w:val="0600" w:firstRow="0" w:lastRow="0" w:firstColumn="0" w:lastColumn="0" w:noHBand="1" w:noVBand="1"/>
      </w:tblPr>
      <w:tblGrid>
        <w:gridCol w:w="8516"/>
      </w:tblGrid>
      <w:tr w:rsidR="007724AE" w:rsidRPr="00807B87" w14:paraId="3B84F618" w14:textId="77777777" w:rsidTr="00FE719A">
        <w:tc>
          <w:tcPr>
            <w:tcW w:w="8516" w:type="dxa"/>
          </w:tcPr>
          <w:p w14:paraId="6D125CE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2084A" w14:textId="77777777" w:rsidR="007724AE" w:rsidRPr="00807B87" w:rsidRDefault="007724AE" w:rsidP="00CA4FD0">
            <w:pPr>
              <w:spacing w:line="360" w:lineRule="auto"/>
              <w:rPr>
                <w:rFonts w:cs="Times New Roman"/>
              </w:rPr>
            </w:pPr>
            <w:r w:rsidRPr="00807B87">
              <w:rPr>
                <w:rFonts w:cs="Times New Roman"/>
              </w:rPr>
              <w:t>As a [user], I want [functionality], so that [value]</w:t>
            </w:r>
          </w:p>
        </w:tc>
      </w:tr>
      <w:tr w:rsidR="007724AE" w:rsidRPr="00807B87" w14:paraId="4FFF5023" w14:textId="77777777" w:rsidTr="00FE719A">
        <w:tc>
          <w:tcPr>
            <w:tcW w:w="8516" w:type="dxa"/>
          </w:tcPr>
          <w:p w14:paraId="76E1D041" w14:textId="77777777" w:rsidR="007724AE" w:rsidRPr="00807B87" w:rsidRDefault="007724AE" w:rsidP="00CA4FD0">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7724AE" w:rsidRPr="00807B87" w14:paraId="20378553" w14:textId="77777777" w:rsidTr="00FE719A">
        <w:tc>
          <w:tcPr>
            <w:tcW w:w="8516" w:type="dxa"/>
          </w:tcPr>
          <w:p w14:paraId="10B238BE"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7724AE" w:rsidRPr="00807B87" w14:paraId="36C4A22C" w14:textId="77777777" w:rsidTr="00FE719A">
        <w:tc>
          <w:tcPr>
            <w:tcW w:w="8516" w:type="dxa"/>
          </w:tcPr>
          <w:p w14:paraId="0D0292C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7724AE" w:rsidRPr="00807B87" w14:paraId="0D4B3A73" w14:textId="77777777" w:rsidTr="00FE719A">
        <w:tc>
          <w:tcPr>
            <w:tcW w:w="8516" w:type="dxa"/>
          </w:tcPr>
          <w:p w14:paraId="308E4455"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5CE03C41"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21747F7A"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7724AE" w:rsidRPr="00807B87" w14:paraId="253EF8B4" w14:textId="77777777" w:rsidTr="00FE719A">
        <w:tc>
          <w:tcPr>
            <w:tcW w:w="8516" w:type="dxa"/>
          </w:tcPr>
          <w:p w14:paraId="1A0DFA10"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7724AE" w:rsidRPr="00807B87" w14:paraId="331E3DF0" w14:textId="77777777" w:rsidTr="00FE719A">
        <w:tc>
          <w:tcPr>
            <w:tcW w:w="8516" w:type="dxa"/>
          </w:tcPr>
          <w:p w14:paraId="7BD7D067"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2162F668"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On list view, write filter text in the text filed.</w:t>
            </w:r>
          </w:p>
          <w:p w14:paraId="6C93B857"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Ingredients are filtered based on the input criteria.</w:t>
            </w:r>
          </w:p>
          <w:p w14:paraId="7A13C329"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Filtered ingredients are displayed.</w:t>
            </w:r>
          </w:p>
          <w:p w14:paraId="6332E8EA" w14:textId="77777777" w:rsidR="007724AE" w:rsidRPr="00807B87" w:rsidRDefault="007724AE" w:rsidP="00CA4FD0">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428EBDE2" w14:textId="76CBD779" w:rsidR="00945887" w:rsidRDefault="007724AE" w:rsidP="00CA4FD0">
      <w:pPr>
        <w:pStyle w:val="Caption"/>
        <w:spacing w:line="360" w:lineRule="auto"/>
      </w:pPr>
      <w:bookmarkStart w:id="128" w:name="_Ref268343924"/>
      <w:bookmarkStart w:id="129" w:name="_Toc268692982"/>
      <w:r>
        <w:t xml:space="preserve">Table </w:t>
      </w:r>
      <w:fldSimple w:instr=" SEQ Table \* ARABIC ">
        <w:r w:rsidR="001F2E92">
          <w:rPr>
            <w:noProof/>
          </w:rPr>
          <w:t>7</w:t>
        </w:r>
      </w:fldSimple>
      <w:r>
        <w:t>: List View Filter user story</w:t>
      </w:r>
      <w:bookmarkEnd w:id="128"/>
      <w:bookmarkEnd w:id="129"/>
    </w:p>
    <w:tbl>
      <w:tblPr>
        <w:tblStyle w:val="TableGrid"/>
        <w:tblW w:w="0" w:type="auto"/>
        <w:tblLook w:val="0600" w:firstRow="0" w:lastRow="0" w:firstColumn="0" w:lastColumn="0" w:noHBand="1" w:noVBand="1"/>
      </w:tblPr>
      <w:tblGrid>
        <w:gridCol w:w="8516"/>
      </w:tblGrid>
      <w:tr w:rsidR="001543AD" w:rsidRPr="00807B87" w14:paraId="3F0D7CBB" w14:textId="77777777" w:rsidTr="00076057">
        <w:tc>
          <w:tcPr>
            <w:tcW w:w="8516" w:type="dxa"/>
          </w:tcPr>
          <w:p w14:paraId="148CA8B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33122B5"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016B7D32" w14:textId="77777777" w:rsidTr="00076057">
        <w:tc>
          <w:tcPr>
            <w:tcW w:w="8516" w:type="dxa"/>
          </w:tcPr>
          <w:p w14:paraId="0376D8E5"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Query</w:t>
            </w:r>
          </w:p>
        </w:tc>
      </w:tr>
      <w:tr w:rsidR="001543AD" w:rsidRPr="00807B87" w14:paraId="2CC5935F" w14:textId="77777777" w:rsidTr="00076057">
        <w:tc>
          <w:tcPr>
            <w:tcW w:w="8516" w:type="dxa"/>
          </w:tcPr>
          <w:p w14:paraId="13AE9CE4"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1543AD" w:rsidRPr="00807B87" w14:paraId="2B3D0309" w14:textId="77777777" w:rsidTr="00076057">
        <w:tc>
          <w:tcPr>
            <w:tcW w:w="8516" w:type="dxa"/>
          </w:tcPr>
          <w:p w14:paraId="32B37FD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24216AC2" w14:textId="77777777" w:rsidTr="00076057">
        <w:tc>
          <w:tcPr>
            <w:tcW w:w="8516" w:type="dxa"/>
          </w:tcPr>
          <w:p w14:paraId="5EAA45E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5477D27"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29909FF"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1543AD" w:rsidRPr="00807B87" w14:paraId="4E3F349C" w14:textId="77777777" w:rsidTr="00076057">
        <w:tc>
          <w:tcPr>
            <w:tcW w:w="8516" w:type="dxa"/>
          </w:tcPr>
          <w:p w14:paraId="31095644"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45D8E59F" w14:textId="77777777" w:rsidTr="00076057">
        <w:tc>
          <w:tcPr>
            <w:tcW w:w="8516" w:type="dxa"/>
          </w:tcPr>
          <w:p w14:paraId="69D230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3F9E1A18"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On list or tree view, select ingredient.</w:t>
            </w:r>
          </w:p>
          <w:p w14:paraId="2F5BE861"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73EEAD06"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2670AC94"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Click on run button.</w:t>
            </w:r>
          </w:p>
          <w:p w14:paraId="4B9964BC"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Tool shows the results.</w:t>
            </w:r>
          </w:p>
          <w:p w14:paraId="56BA5843" w14:textId="77777777" w:rsidR="001543AD" w:rsidRPr="00807B87" w:rsidRDefault="001543AD" w:rsidP="00CA4FD0">
            <w:pPr>
              <w:pStyle w:val="ListParagraph"/>
              <w:keepNext/>
              <w:numPr>
                <w:ilvl w:val="0"/>
                <w:numId w:val="32"/>
              </w:numPr>
              <w:spacing w:after="120" w:line="360" w:lineRule="auto"/>
              <w:rPr>
                <w:rFonts w:cs="Times New Roman"/>
              </w:rPr>
            </w:pPr>
            <w:r w:rsidRPr="00807B87">
              <w:rPr>
                <w:rFonts w:cs="Times New Roman"/>
              </w:rPr>
              <w:t>Click on back button to go back and  form another query.</w:t>
            </w:r>
          </w:p>
        </w:tc>
      </w:tr>
    </w:tbl>
    <w:p w14:paraId="05162470" w14:textId="0865CB0B" w:rsidR="007724AE" w:rsidRDefault="001543AD" w:rsidP="00CA4FD0">
      <w:pPr>
        <w:pStyle w:val="Caption"/>
        <w:spacing w:line="360" w:lineRule="auto"/>
      </w:pPr>
      <w:bookmarkStart w:id="130" w:name="_Toc268692983"/>
      <w:r>
        <w:t xml:space="preserve">Table </w:t>
      </w:r>
      <w:fldSimple w:instr=" SEQ Table \* ARABIC ">
        <w:r w:rsidR="001F2E92">
          <w:rPr>
            <w:noProof/>
          </w:rPr>
          <w:t>8</w:t>
        </w:r>
      </w:fldSimple>
      <w:r>
        <w:t>: Query user story</w:t>
      </w:r>
      <w:bookmarkEnd w:id="130"/>
    </w:p>
    <w:tbl>
      <w:tblPr>
        <w:tblStyle w:val="TableGrid"/>
        <w:tblW w:w="0" w:type="auto"/>
        <w:tblLook w:val="0600" w:firstRow="0" w:lastRow="0" w:firstColumn="0" w:lastColumn="0" w:noHBand="1" w:noVBand="1"/>
      </w:tblPr>
      <w:tblGrid>
        <w:gridCol w:w="8516"/>
      </w:tblGrid>
      <w:tr w:rsidR="001543AD" w:rsidRPr="00807B87" w14:paraId="47ABC156" w14:textId="77777777" w:rsidTr="00076057">
        <w:tc>
          <w:tcPr>
            <w:tcW w:w="8516" w:type="dxa"/>
          </w:tcPr>
          <w:p w14:paraId="131DBEBC"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72AFFFF"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5A0E0F6F" w14:textId="77777777" w:rsidTr="00076057">
        <w:tc>
          <w:tcPr>
            <w:tcW w:w="8516" w:type="dxa"/>
          </w:tcPr>
          <w:p w14:paraId="2324E912"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Facet</w:t>
            </w:r>
          </w:p>
        </w:tc>
      </w:tr>
      <w:tr w:rsidR="001543AD" w:rsidRPr="00807B87" w14:paraId="17F10EA5" w14:textId="77777777" w:rsidTr="00076057">
        <w:tc>
          <w:tcPr>
            <w:tcW w:w="8516" w:type="dxa"/>
          </w:tcPr>
          <w:p w14:paraId="6873027E"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F338E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1543AD" w:rsidRPr="00807B87" w14:paraId="3CBC8330" w14:textId="77777777" w:rsidTr="00076057">
        <w:tc>
          <w:tcPr>
            <w:tcW w:w="8516" w:type="dxa"/>
          </w:tcPr>
          <w:p w14:paraId="15CB8BB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3DABB0B1" w14:textId="77777777" w:rsidTr="00076057">
        <w:tc>
          <w:tcPr>
            <w:tcW w:w="8516" w:type="dxa"/>
          </w:tcPr>
          <w:p w14:paraId="2701A4C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051A2B3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57F8080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615835AD"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10101ED8"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557BF4A6"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0F655648" w14:textId="77777777" w:rsidR="001543AD" w:rsidRPr="00807B87" w:rsidRDefault="001543AD" w:rsidP="00CA4FD0">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1543AD" w:rsidRPr="00807B87" w14:paraId="4EE71508" w14:textId="77777777" w:rsidTr="00076057">
        <w:tc>
          <w:tcPr>
            <w:tcW w:w="8516" w:type="dxa"/>
          </w:tcPr>
          <w:p w14:paraId="7EA65A6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76E50EEC" w14:textId="77777777" w:rsidTr="00076057">
        <w:tc>
          <w:tcPr>
            <w:tcW w:w="8516" w:type="dxa"/>
          </w:tcPr>
          <w:p w14:paraId="121EB83D"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F8EB7F4"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6133E388"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Result view refreshed with the new filtered result.</w:t>
            </w:r>
          </w:p>
          <w:p w14:paraId="1EACB4B8" w14:textId="77777777" w:rsidR="001543AD" w:rsidRPr="00807B87" w:rsidRDefault="001543AD" w:rsidP="00CA4FD0">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29DC84A"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A19A9BB" w14:textId="77777777" w:rsidR="001543AD" w:rsidRPr="00807B87" w:rsidRDefault="001543AD" w:rsidP="00CA4FD0">
            <w:pPr>
              <w:pStyle w:val="ListParagraph"/>
              <w:numPr>
                <w:ilvl w:val="0"/>
                <w:numId w:val="34"/>
              </w:numPr>
              <w:spacing w:line="360" w:lineRule="auto"/>
              <w:rPr>
                <w:rFonts w:cs="Times New Roman"/>
              </w:rPr>
            </w:pPr>
            <w:r w:rsidRPr="00807B87">
              <w:rPr>
                <w:rFonts w:cs="Times New Roman"/>
              </w:rPr>
              <w:t>Open ontology with Protégé.</w:t>
            </w:r>
          </w:p>
          <w:p w14:paraId="25914586" w14:textId="6F0A6DE6"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 xml:space="preserve">Annotate wanted partition value classes with </w:t>
            </w:r>
            <w:r w:rsidR="006478C6" w:rsidRPr="00807B87">
              <w:rPr>
                <w:rFonts w:cs="Times New Roman"/>
              </w:rPr>
              <w:t xml:space="preserve">hasRole </w:t>
            </w:r>
            <w:r w:rsidRPr="00807B87">
              <w:rPr>
                <w:rFonts w:cs="Times New Roman"/>
              </w:rPr>
              <w:t>annotation property.</w:t>
            </w:r>
          </w:p>
          <w:p w14:paraId="5124F04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1123DD3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27EB657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CA1880A"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ies tab,</w:t>
            </w:r>
          </w:p>
          <w:p w14:paraId="2BECA560"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30912121" w14:textId="3F823E98" w:rsidR="001543AD" w:rsidRPr="00807B87" w:rsidRDefault="00355765" w:rsidP="00CA4FD0">
            <w:pPr>
              <w:pStyle w:val="ListParagraph"/>
              <w:numPr>
                <w:ilvl w:val="0"/>
                <w:numId w:val="34"/>
              </w:numPr>
              <w:spacing w:after="120" w:line="360" w:lineRule="auto"/>
              <w:rPr>
                <w:rFonts w:cs="Times New Roman"/>
              </w:rPr>
            </w:pPr>
            <w:r>
              <w:rPr>
                <w:rFonts w:cs="Times New Roman"/>
              </w:rPr>
              <w:t>Click OK</w:t>
            </w:r>
            <w:r w:rsidR="001543AD" w:rsidRPr="00807B87">
              <w:rPr>
                <w:rFonts w:cs="Times New Roman"/>
              </w:rPr>
              <w:t>.</w:t>
            </w:r>
          </w:p>
          <w:p w14:paraId="4AB0ACE1" w14:textId="77777777" w:rsidR="001543AD" w:rsidRPr="00807B87" w:rsidRDefault="001543AD" w:rsidP="00CA4FD0">
            <w:pPr>
              <w:pStyle w:val="ListParagraph"/>
              <w:keepNext/>
              <w:numPr>
                <w:ilvl w:val="0"/>
                <w:numId w:val="34"/>
              </w:numPr>
              <w:spacing w:after="120" w:line="360" w:lineRule="auto"/>
              <w:rPr>
                <w:rFonts w:cs="Times New Roman"/>
              </w:rPr>
            </w:pPr>
            <w:r w:rsidRPr="00807B87">
              <w:rPr>
                <w:rFonts w:cs="Times New Roman"/>
              </w:rPr>
              <w:t>Save ontology file.</w:t>
            </w:r>
          </w:p>
        </w:tc>
      </w:tr>
    </w:tbl>
    <w:p w14:paraId="442B127A" w14:textId="00770E06" w:rsidR="001543AD" w:rsidRPr="001543AD" w:rsidRDefault="001543AD" w:rsidP="00CA4FD0">
      <w:pPr>
        <w:pStyle w:val="Caption"/>
        <w:spacing w:line="360" w:lineRule="auto"/>
      </w:pPr>
      <w:bookmarkStart w:id="131" w:name="_Toc268692984"/>
      <w:bookmarkStart w:id="132" w:name="_Ref268709230"/>
      <w:r>
        <w:t xml:space="preserve">Table </w:t>
      </w:r>
      <w:fldSimple w:instr=" SEQ Table \* ARABIC ">
        <w:r w:rsidR="001F2E92">
          <w:rPr>
            <w:noProof/>
          </w:rPr>
          <w:t>9</w:t>
        </w:r>
      </w:fldSimple>
      <w:r>
        <w:t>: Facet user story</w:t>
      </w:r>
      <w:bookmarkEnd w:id="131"/>
      <w:bookmarkEnd w:id="132"/>
    </w:p>
    <w:p w14:paraId="1319BFBC" w14:textId="2B5242BD" w:rsidR="00A83825" w:rsidRDefault="002339E7" w:rsidP="00CA4FD0">
      <w:pPr>
        <w:pStyle w:val="Heading2"/>
        <w:spacing w:line="360" w:lineRule="auto"/>
      </w:pPr>
      <w:bookmarkStart w:id="133" w:name="_Toc268811767"/>
      <w:r>
        <w:t>User Interface</w:t>
      </w:r>
      <w:r w:rsidR="00A83825">
        <w:t xml:space="preserve"> Design</w:t>
      </w:r>
      <w:bookmarkEnd w:id="133"/>
    </w:p>
    <w:p w14:paraId="24914272" w14:textId="7D76B441" w:rsidR="00BC15A6" w:rsidRDefault="00D55B5A" w:rsidP="00CA4FD0">
      <w:pPr>
        <w:spacing w:line="360" w:lineRule="auto"/>
        <w:jc w:val="both"/>
      </w:pPr>
      <w:r>
        <w:t xml:space="preserve">This section </w:t>
      </w:r>
      <w:r w:rsidR="00A66E83">
        <w:t xml:space="preserve">details the design process of the tool (UI). It </w:t>
      </w:r>
      <w:r w:rsidR="00D27FD2">
        <w:t xml:space="preserve">also shows the interaction design with ontology like the one mentioned in </w:t>
      </w:r>
      <w:r w:rsidR="00CE3030">
        <w:fldChar w:fldCharType="begin"/>
      </w:r>
      <w:r w:rsidR="00CE3030">
        <w:instrText xml:space="preserve"> REF _Ref268063913 \r \h </w:instrText>
      </w:r>
      <w:r w:rsidR="00CE3030">
        <w:fldChar w:fldCharType="separate"/>
      </w:r>
      <w:r w:rsidR="001F2E92">
        <w:t>4.1</w:t>
      </w:r>
      <w:r w:rsidR="00CE3030">
        <w:fldChar w:fldCharType="end"/>
      </w:r>
      <w:r w:rsidR="00CE3030">
        <w:t xml:space="preserve">. The </w:t>
      </w:r>
      <w:r w:rsidR="00554A48">
        <w:t>main</w:t>
      </w:r>
      <w:r w:rsidR="00CE3030">
        <w:t xml:space="preserve"> idea</w:t>
      </w:r>
      <w:r w:rsidR="001E1375">
        <w:t>s</w:t>
      </w:r>
      <w:r w:rsidR="00CE3030">
        <w:t xml:space="preserve"> behind the design </w:t>
      </w:r>
      <w:r w:rsidR="001E1375">
        <w:t>are</w:t>
      </w:r>
      <w:r w:rsidR="00CE3030">
        <w:t xml:space="preserve"> developing </w:t>
      </w:r>
      <w:r w:rsidR="00954706">
        <w:t xml:space="preserve">a UI that is driven by </w:t>
      </w:r>
      <w:r w:rsidR="004036D2">
        <w:t>ontology</w:t>
      </w:r>
      <w:r w:rsidR="001E1375">
        <w:t>, the ability</w:t>
      </w:r>
      <w:r w:rsidR="00DF458F">
        <w:t xml:space="preserve"> to run different </w:t>
      </w:r>
      <w:r w:rsidR="0007404F">
        <w:t>ontologies</w:t>
      </w:r>
      <w:r w:rsidR="00B7055E">
        <w:t xml:space="preserve">, </w:t>
      </w:r>
      <w:r w:rsidR="00554A48">
        <w:t xml:space="preserve">using different languages used in the ontology, </w:t>
      </w:r>
      <w:r w:rsidR="00B7055E">
        <w:t>as well as using filters on the browsed content and facets on the search result</w:t>
      </w:r>
      <w:r w:rsidR="00954706">
        <w:t>.</w:t>
      </w:r>
      <w:r w:rsidR="0007404F">
        <w:t xml:space="preserve"> </w:t>
      </w:r>
      <w:r w:rsidR="000A224E">
        <w:t>To details those furthermore</w:t>
      </w:r>
      <w:r w:rsidR="00104B20">
        <w:t xml:space="preserve">, </w:t>
      </w:r>
      <w:r w:rsidR="00A4180E">
        <w:t>this section starts with first idea that is building ontology driven UI.</w:t>
      </w:r>
      <w:r w:rsidR="00040654">
        <w:t xml:space="preserve"> Then it moves to the second one the flexibility of using different ontologies with the UI. </w:t>
      </w:r>
      <w:r w:rsidR="00E72329">
        <w:t xml:space="preserve">After that, </w:t>
      </w:r>
      <w:r w:rsidR="00453386">
        <w:t xml:space="preserve">using different languages available in the ontology. In addition, it elaborates on applying filters on the shown content and applying facets on the search result. Finally, </w:t>
      </w:r>
      <w:r w:rsidR="00BF14EC">
        <w:t xml:space="preserve">it shad the light on some UI enhancements like </w:t>
      </w:r>
      <w:r w:rsidR="00DE43FD">
        <w:t xml:space="preserve">importing ontologies during run time or </w:t>
      </w:r>
      <w:r w:rsidR="00FE223B">
        <w:t>having different views of the browsed contents.</w:t>
      </w:r>
    </w:p>
    <w:p w14:paraId="1B2914B4" w14:textId="772692E5" w:rsidR="009001DB" w:rsidRDefault="008454A5" w:rsidP="004C1990">
      <w:pPr>
        <w:keepNext/>
        <w:jc w:val="center"/>
      </w:pPr>
      <w:r>
        <w:rPr>
          <w:noProof/>
        </w:rPr>
        <w:drawing>
          <wp:inline distT="0" distB="0" distL="0" distR="0" wp14:anchorId="1DDE6463" wp14:editId="6617C56E">
            <wp:extent cx="5270500" cy="2016760"/>
            <wp:effectExtent l="25400" t="25400" r="3810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16760"/>
                    </a:xfrm>
                    <a:prstGeom prst="rect">
                      <a:avLst/>
                    </a:prstGeom>
                    <a:ln>
                      <a:solidFill>
                        <a:srgbClr val="000000"/>
                      </a:solidFill>
                    </a:ln>
                  </pic:spPr>
                </pic:pic>
              </a:graphicData>
            </a:graphic>
          </wp:inline>
        </w:drawing>
      </w:r>
    </w:p>
    <w:p w14:paraId="6A8DE0A2" w14:textId="25EE9DC8" w:rsidR="005B0FCA" w:rsidRDefault="009001DB" w:rsidP="00CA4FD0">
      <w:pPr>
        <w:pStyle w:val="Caption"/>
        <w:spacing w:line="360" w:lineRule="auto"/>
        <w:jc w:val="center"/>
      </w:pPr>
      <w:bookmarkStart w:id="134" w:name="_Ref268074591"/>
      <w:bookmarkStart w:id="135" w:name="_Ref268074584"/>
      <w:bookmarkStart w:id="136" w:name="_Toc268811816"/>
      <w:r>
        <w:t xml:space="preserve">Figure </w:t>
      </w:r>
      <w:fldSimple w:instr=" SEQ Figure \* ARABIC ">
        <w:r w:rsidR="00E841FC">
          <w:rPr>
            <w:noProof/>
          </w:rPr>
          <w:t>18</w:t>
        </w:r>
      </w:fldSimple>
      <w:bookmarkEnd w:id="134"/>
      <w:r>
        <w:t>: Ontology Driven UI diagram</w:t>
      </w:r>
      <w:bookmarkEnd w:id="135"/>
      <w:bookmarkEnd w:id="136"/>
    </w:p>
    <w:p w14:paraId="550D49BF" w14:textId="14BF5492" w:rsidR="00F764D7" w:rsidRDefault="00F764D7" w:rsidP="00CA4FD0">
      <w:pPr>
        <w:spacing w:line="360" w:lineRule="auto"/>
        <w:jc w:val="both"/>
      </w:pPr>
      <w:r>
        <w:fldChar w:fldCharType="begin"/>
      </w:r>
      <w:r>
        <w:instrText xml:space="preserve"> REF _Ref268074591 \h </w:instrText>
      </w:r>
      <w:r>
        <w:fldChar w:fldCharType="separate"/>
      </w:r>
      <w:r w:rsidR="001F2E92">
        <w:t xml:space="preserve">Figure </w:t>
      </w:r>
      <w:r w:rsidR="001F2E92">
        <w:rPr>
          <w:noProof/>
        </w:rPr>
        <w:t>18</w:t>
      </w:r>
      <w:r>
        <w:fldChar w:fldCharType="end"/>
      </w:r>
      <w:r w:rsidR="00F62D38">
        <w:t xml:space="preserve"> demonstrates </w:t>
      </w:r>
      <w:r w:rsidR="001167E5">
        <w:t xml:space="preserve">how the UI is driven by ontology. </w:t>
      </w:r>
      <w:r w:rsidR="00C9505E">
        <w:t>It shows three important parts: the ontology</w:t>
      </w:r>
      <w:r w:rsidR="008421AF">
        <w:t xml:space="preserve"> where it represents food domain concept</w:t>
      </w:r>
      <w:r w:rsidR="00C9505E">
        <w:t>, OWL API</w:t>
      </w:r>
      <w:r w:rsidR="00E42863">
        <w:t xml:space="preserve"> </w:t>
      </w:r>
      <w:r w:rsidR="00E47ADA">
        <w:t xml:space="preserve">that link the ontology with UI and preform operations on the ontology </w:t>
      </w:r>
      <w:r w:rsidR="00825D74">
        <w:t>programmatically</w:t>
      </w:r>
      <w:r w:rsidR="00C9505E">
        <w:t>, and the tool (UI)</w:t>
      </w:r>
      <w:r w:rsidR="00825D74">
        <w:t xml:space="preserve"> that displays content, result, and controls functionalities</w:t>
      </w:r>
      <w:r w:rsidR="00C9505E">
        <w:t>.</w:t>
      </w:r>
      <w:r w:rsidR="009D0BF3">
        <w:t xml:space="preserve"> </w:t>
      </w:r>
      <w:r w:rsidR="00D879FB">
        <w:t xml:space="preserve">The content (knowledge of concept domain) is preserved in ontology file. </w:t>
      </w:r>
      <w:r w:rsidR="00F04810">
        <w:t xml:space="preserve">Ontology could have many classes like the one mentioned in </w:t>
      </w:r>
      <w:r w:rsidR="00F04810">
        <w:fldChar w:fldCharType="begin"/>
      </w:r>
      <w:r w:rsidR="00F04810">
        <w:instrText xml:space="preserve"> REF _Ref268063913 \r \h </w:instrText>
      </w:r>
      <w:r w:rsidR="00F04810">
        <w:fldChar w:fldCharType="separate"/>
      </w:r>
      <w:r w:rsidR="001F2E92">
        <w:t>4.1</w:t>
      </w:r>
      <w:r w:rsidR="00F04810">
        <w:fldChar w:fldCharType="end"/>
      </w:r>
      <w:r w:rsidR="003633CA">
        <w:t xml:space="preserve">, Ingredient class is the important one since it </w:t>
      </w:r>
      <w:r w:rsidR="002E5B25">
        <w:t xml:space="preserve">is displayed for the user and it </w:t>
      </w:r>
      <w:r w:rsidR="003633CA">
        <w:t>constructs the search query.</w:t>
      </w:r>
      <w:r w:rsidR="00D17D1E">
        <w:t xml:space="preserve"> </w:t>
      </w:r>
      <w:r w:rsidR="00082B00">
        <w:t>To start</w:t>
      </w:r>
      <w:r w:rsidR="00795A97">
        <w:t xml:space="preserve"> with opening the ontology programmatically</w:t>
      </w:r>
      <w:r w:rsidR="00082B00">
        <w:t xml:space="preserve">, </w:t>
      </w:r>
      <w:r w:rsidR="00C925FD">
        <w:t>its location is needed like any other file to be open via code.</w:t>
      </w:r>
      <w:r w:rsidR="00382B72">
        <w:t xml:space="preserve"> </w:t>
      </w:r>
      <w:r w:rsidR="00DC6336">
        <w:t>So user</w:t>
      </w:r>
      <w:r w:rsidR="004F2F87">
        <w:t xml:space="preserve"> is</w:t>
      </w:r>
      <w:r w:rsidR="00DC6336">
        <w:t xml:space="preserve"> asked for the ontology loca</w:t>
      </w:r>
      <w:r w:rsidR="0057009C">
        <w:t>tion as it mentioned in</w:t>
      </w:r>
      <w:r w:rsidR="004E093A">
        <w:t xml:space="preserve"> </w:t>
      </w:r>
      <w:r w:rsidR="004E093A">
        <w:fldChar w:fldCharType="begin"/>
      </w:r>
      <w:r w:rsidR="004E093A">
        <w:instrText xml:space="preserve"> REF _Ref268075713 \h </w:instrText>
      </w:r>
      <w:r w:rsidR="004E093A">
        <w:fldChar w:fldCharType="separate"/>
      </w:r>
      <w:r w:rsidR="001F2E92">
        <w:t xml:space="preserve">Table </w:t>
      </w:r>
      <w:r w:rsidR="001F2E92">
        <w:rPr>
          <w:noProof/>
        </w:rPr>
        <w:t>2</w:t>
      </w:r>
      <w:r w:rsidR="001F2E92">
        <w:t>: Run 1 user story</w:t>
      </w:r>
      <w:r w:rsidR="004E093A">
        <w:fldChar w:fldCharType="end"/>
      </w:r>
      <w:r w:rsidR="00DC5EE2">
        <w:t xml:space="preserve">. </w:t>
      </w:r>
      <w:r w:rsidR="00C11AC7">
        <w:t xml:space="preserve">After getting the ontology location and open it, </w:t>
      </w:r>
      <w:r w:rsidR="00B502D2">
        <w:t xml:space="preserve">Ingredient class is retrieved by using a combination of two things: </w:t>
      </w:r>
      <w:r w:rsidR="00571D6E">
        <w:t>annotating the Ingredient</w:t>
      </w:r>
      <w:r w:rsidR="006478C6">
        <w:t xml:space="preserve"> class before hand using hasRole</w:t>
      </w:r>
      <w:r w:rsidR="00571D6E">
        <w:t xml:space="preserve"> annotation property</w:t>
      </w:r>
      <w:r w:rsidR="000033DA">
        <w:t xml:space="preserve"> with the value “IngClass”</w:t>
      </w:r>
      <w:r w:rsidR="00571D6E">
        <w:t xml:space="preserve"> as it mentioned in </w:t>
      </w:r>
      <w:r w:rsidR="00571D6E">
        <w:fldChar w:fldCharType="begin"/>
      </w:r>
      <w:r w:rsidR="00571D6E">
        <w:instrText xml:space="preserve"> REF _Ref268076013 \h </w:instrText>
      </w:r>
      <w:r w:rsidR="00571D6E">
        <w:fldChar w:fldCharType="separate"/>
      </w:r>
      <w:r w:rsidR="001F2E92">
        <w:t xml:space="preserve">Table </w:t>
      </w:r>
      <w:r w:rsidR="001F2E92">
        <w:rPr>
          <w:noProof/>
        </w:rPr>
        <w:t>3</w:t>
      </w:r>
      <w:r w:rsidR="001F2E92">
        <w:t>: Run 2 user story</w:t>
      </w:r>
      <w:r w:rsidR="00571D6E">
        <w:fldChar w:fldCharType="end"/>
      </w:r>
      <w:r w:rsidR="00571D6E">
        <w:t xml:space="preserve"> and </w:t>
      </w:r>
      <w:r w:rsidR="00BC569F">
        <w:t xml:space="preserve">using </w:t>
      </w:r>
      <w:r w:rsidR="00666C89">
        <w:t>OWL API to retrieve the class with the annotation specified.</w:t>
      </w:r>
      <w:r w:rsidR="00B34365">
        <w:t xml:space="preserve"> </w:t>
      </w:r>
      <w:r w:rsidR="00DC1CA4">
        <w:t xml:space="preserve">An algorithm is implemented to search </w:t>
      </w:r>
      <w:r w:rsidR="006478C6">
        <w:t>for the class that uses “hasRole</w:t>
      </w:r>
      <w:r w:rsidR="00DC1CA4">
        <w:t xml:space="preserve">” annotation property and the value “IngClass” by using OWL API to access the ontology, make sure it consistent, and </w:t>
      </w:r>
      <w:r w:rsidR="00C85128">
        <w:t>get the ingredient class.</w:t>
      </w:r>
      <w:r w:rsidR="002F3028">
        <w:t xml:space="preserve"> </w:t>
      </w:r>
      <w:r w:rsidR="00B34365">
        <w:t xml:space="preserve">The </w:t>
      </w:r>
      <w:r w:rsidR="00032DD1">
        <w:t xml:space="preserve">Ingredient class gets rendered </w:t>
      </w:r>
      <w:r w:rsidR="002F3028">
        <w:t xml:space="preserve">using </w:t>
      </w:r>
      <w:r w:rsidR="00032DD1">
        <w:t>in a</w:t>
      </w:r>
      <w:r w:rsidR="00076F22">
        <w:t xml:space="preserve"> tree and a</w:t>
      </w:r>
      <w:r w:rsidR="00032DD1">
        <w:t xml:space="preserve"> list</w:t>
      </w:r>
      <w:r w:rsidR="002F3028">
        <w:t xml:space="preserve"> OWL API</w:t>
      </w:r>
      <w:r w:rsidR="00F24B26">
        <w:t>; and displayed,</w:t>
      </w:r>
      <w:r w:rsidR="00032DD1">
        <w:t xml:space="preserve"> so user can browse it and select f</w:t>
      </w:r>
      <w:r w:rsidR="005818FC">
        <w:t>rom it to construct a search query.</w:t>
      </w:r>
      <w:r w:rsidR="00AD150E">
        <w:t xml:space="preserve"> As a result, the user will be guided through the construction process of the search query and reduced the amount of recall of remembering keywords, and will has the clarity for constructing meaningful search query.</w:t>
      </w:r>
    </w:p>
    <w:p w14:paraId="677C4FEA" w14:textId="4BC61B57" w:rsidR="00E84912" w:rsidRDefault="00841D99" w:rsidP="00E84912">
      <w:pPr>
        <w:keepNext/>
        <w:jc w:val="center"/>
      </w:pPr>
      <w:r>
        <w:rPr>
          <w:noProof/>
        </w:rPr>
        <w:drawing>
          <wp:inline distT="0" distB="0" distL="0" distR="0" wp14:anchorId="0A13A69C" wp14:editId="35029554">
            <wp:extent cx="5270500" cy="4097020"/>
            <wp:effectExtent l="25400" t="25400" r="381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29">
                      <a:extLst>
                        <a:ext uri="{28A0092B-C50C-407E-A947-70E740481C1C}">
                          <a14:useLocalDpi xmlns:a14="http://schemas.microsoft.com/office/drawing/2010/main" val="0"/>
                        </a:ext>
                      </a:extLst>
                    </a:blip>
                    <a:stretch>
                      <a:fillRect/>
                    </a:stretch>
                  </pic:blipFill>
                  <pic:spPr>
                    <a:xfrm>
                      <a:off x="0" y="0"/>
                      <a:ext cx="5270500" cy="4097020"/>
                    </a:xfrm>
                    <a:prstGeom prst="rect">
                      <a:avLst/>
                    </a:prstGeom>
                    <a:ln>
                      <a:solidFill>
                        <a:srgbClr val="000000"/>
                      </a:solidFill>
                    </a:ln>
                  </pic:spPr>
                </pic:pic>
              </a:graphicData>
            </a:graphic>
          </wp:inline>
        </w:drawing>
      </w:r>
    </w:p>
    <w:p w14:paraId="075F3C9F" w14:textId="33EB09A3" w:rsidR="00BF3C39" w:rsidRDefault="00E84912" w:rsidP="00E84912">
      <w:pPr>
        <w:pStyle w:val="Caption"/>
        <w:spacing w:line="360" w:lineRule="auto"/>
        <w:jc w:val="center"/>
      </w:pPr>
      <w:bookmarkStart w:id="137" w:name="_Ref268092426"/>
      <w:bookmarkStart w:id="138" w:name="_Ref268092793"/>
      <w:bookmarkStart w:id="139" w:name="_Toc268811817"/>
      <w:r>
        <w:t xml:space="preserve">Figure </w:t>
      </w:r>
      <w:fldSimple w:instr=" SEQ Figure \* ARABIC ">
        <w:r w:rsidR="00E841FC">
          <w:rPr>
            <w:noProof/>
          </w:rPr>
          <w:t>19</w:t>
        </w:r>
      </w:fldSimple>
      <w:bookmarkEnd w:id="137"/>
      <w:r>
        <w:t>: Three main things to run different ontologies</w:t>
      </w:r>
      <w:bookmarkEnd w:id="138"/>
      <w:bookmarkEnd w:id="139"/>
    </w:p>
    <w:p w14:paraId="26DB03F4" w14:textId="20B9C263" w:rsidR="0087047F" w:rsidRDefault="00357CEB" w:rsidP="00EA7939">
      <w:pPr>
        <w:spacing w:line="360" w:lineRule="auto"/>
        <w:jc w:val="both"/>
      </w:pPr>
      <w:r>
        <w:t xml:space="preserve">While </w:t>
      </w:r>
      <w:r>
        <w:fldChar w:fldCharType="begin"/>
      </w:r>
      <w:r>
        <w:instrText xml:space="preserve"> REF _Ref268074591 \h </w:instrText>
      </w:r>
      <w:r>
        <w:fldChar w:fldCharType="separate"/>
      </w:r>
      <w:r w:rsidR="001F2E92">
        <w:t xml:space="preserve">Figure </w:t>
      </w:r>
      <w:r w:rsidR="001F2E92">
        <w:rPr>
          <w:noProof/>
        </w:rPr>
        <w:t>18</w:t>
      </w:r>
      <w:r>
        <w:fldChar w:fldCharType="end"/>
      </w:r>
      <w:r>
        <w:t xml:space="preserve"> shows how to display the ingredient class to the user by annotating it using </w:t>
      </w:r>
      <w:r w:rsidR="006478C6">
        <w:t>hasRole</w:t>
      </w:r>
      <w:r>
        <w:t xml:space="preserve"> annotation property. </w:t>
      </w:r>
      <w:r w:rsidR="00C9315D">
        <w:fldChar w:fldCharType="begin"/>
      </w:r>
      <w:r w:rsidR="00C9315D">
        <w:instrText xml:space="preserve"> REF _Ref268092426 \h </w:instrText>
      </w:r>
      <w:r w:rsidR="00C9315D">
        <w:fldChar w:fldCharType="separate"/>
      </w:r>
      <w:r w:rsidR="001F2E92">
        <w:t xml:space="preserve">Figure </w:t>
      </w:r>
      <w:r w:rsidR="001F2E92">
        <w:rPr>
          <w:noProof/>
        </w:rPr>
        <w:t>19</w:t>
      </w:r>
      <w:r w:rsidR="00C9315D">
        <w:fldChar w:fldCharType="end"/>
      </w:r>
      <w:r w:rsidR="00C9315D">
        <w:t xml:space="preserve"> illustrates </w:t>
      </w:r>
      <w:r w:rsidR="00CA316C">
        <w:t>the idea of running different ontologies using the UI.</w:t>
      </w:r>
      <w:r w:rsidR="00195448">
        <w:t xml:space="preserve"> </w:t>
      </w:r>
      <w:r w:rsidR="00EA7939">
        <w:t>T</w:t>
      </w:r>
      <w:r w:rsidR="00ED5287">
        <w:t>he UI needs more information</w:t>
      </w:r>
      <w:r w:rsidR="00FA1BC6">
        <w:t xml:space="preserve"> than just an ingredient class</w:t>
      </w:r>
      <w:r w:rsidR="00ED5287">
        <w:t xml:space="preserve"> to </w:t>
      </w:r>
      <w:r w:rsidR="00D1237E">
        <w:t>preform queries</w:t>
      </w:r>
      <w:r w:rsidR="002C0FAF">
        <w:t xml:space="preserve"> and gets results. </w:t>
      </w:r>
      <w:r w:rsidR="004F0F3B">
        <w:t xml:space="preserve">As it mentioned in </w:t>
      </w:r>
      <w:r w:rsidR="004F0F3B">
        <w:fldChar w:fldCharType="begin"/>
      </w:r>
      <w:r w:rsidR="004F0F3B">
        <w:instrText xml:space="preserve"> REF _Ref268076013 \h </w:instrText>
      </w:r>
      <w:r w:rsidR="004F0F3B">
        <w:fldChar w:fldCharType="separate"/>
      </w:r>
      <w:r w:rsidR="001F2E92">
        <w:t xml:space="preserve">Table </w:t>
      </w:r>
      <w:r w:rsidR="001F2E92">
        <w:rPr>
          <w:noProof/>
        </w:rPr>
        <w:t>3</w:t>
      </w:r>
      <w:r w:rsidR="001F2E92">
        <w:t>: Run 2 user story</w:t>
      </w:r>
      <w:r w:rsidR="004F0F3B">
        <w:fldChar w:fldCharType="end"/>
      </w:r>
      <w:r w:rsidR="004F0F3B">
        <w:t xml:space="preserve"> and it is shown in</w:t>
      </w:r>
      <w:r w:rsidR="0099588B">
        <w:t xml:space="preserve"> </w:t>
      </w:r>
      <w:r w:rsidR="0099588B">
        <w:fldChar w:fldCharType="begin"/>
      </w:r>
      <w:r w:rsidR="0099588B">
        <w:instrText xml:space="preserve"> REF _Ref268092426 \h </w:instrText>
      </w:r>
      <w:r w:rsidR="0099588B">
        <w:fldChar w:fldCharType="separate"/>
      </w:r>
      <w:r w:rsidR="001F2E92">
        <w:t xml:space="preserve">Figure </w:t>
      </w:r>
      <w:r w:rsidR="001F2E92">
        <w:rPr>
          <w:noProof/>
        </w:rPr>
        <w:t>19</w:t>
      </w:r>
      <w:r w:rsidR="0099588B">
        <w:fldChar w:fldCharType="end"/>
      </w:r>
      <w:r w:rsidR="004F0F3B">
        <w:t>, it need</w:t>
      </w:r>
      <w:r w:rsidR="00DC3219">
        <w:t>s</w:t>
      </w:r>
      <w:r w:rsidR="004F0F3B">
        <w:t xml:space="preserve"> three components to execute</w:t>
      </w:r>
      <w:r w:rsidR="003A7683">
        <w:t xml:space="preserve"> queries: the base class, the ingredient class, and the object property that link the previous two classes.</w:t>
      </w:r>
      <w:r w:rsidR="000D0404">
        <w:t xml:space="preserve"> </w:t>
      </w:r>
      <w:r w:rsidR="00CD4FD6">
        <w:t>An example of a DL search query would be like: [BaseClass] and ([Property] some [IngClass]). Where BaseClass is the named thing that we want to query for, IngClass the ingredients of BaseClass, and Property is the like between the two.</w:t>
      </w:r>
      <w:r w:rsidR="00793C4E">
        <w:t xml:space="preserve"> </w:t>
      </w:r>
      <w:r w:rsidR="000437B9">
        <w:t>To make ontologies work with the UI</w:t>
      </w:r>
      <w:r w:rsidR="008D6B22">
        <w:t>;</w:t>
      </w:r>
      <w:r w:rsidR="000437B9">
        <w:t xml:space="preserve"> </w:t>
      </w:r>
      <w:r w:rsidR="008D6B22">
        <w:t xml:space="preserve">base class, ingredient class, and the property are needed to be annotated with </w:t>
      </w:r>
      <w:r w:rsidR="006478C6">
        <w:t>hasRole</w:t>
      </w:r>
      <w:r w:rsidR="008D6B22">
        <w:t xml:space="preserve"> annotation property.</w:t>
      </w:r>
      <w:r w:rsidR="000E34C7">
        <w:t xml:space="preserve"> The value of </w:t>
      </w:r>
      <w:r w:rsidR="006478C6">
        <w:t>hasRole</w:t>
      </w:r>
      <w:r w:rsidR="000E34C7">
        <w:t xml:space="preserve"> for base class is “BaseClass”, ingredient class is “IngClass”, and property is “Property”</w:t>
      </w:r>
      <w:r w:rsidR="005E2316">
        <w:t>.</w:t>
      </w:r>
      <w:r w:rsidR="00DB1739">
        <w:t xml:space="preserve"> </w:t>
      </w:r>
      <w:r w:rsidR="00425D50">
        <w:t xml:space="preserve">The tool </w:t>
      </w:r>
      <w:r w:rsidR="00CC5795">
        <w:t>searches</w:t>
      </w:r>
      <w:r w:rsidR="00425D50">
        <w:t xml:space="preserve"> for the classes and object </w:t>
      </w:r>
      <w:r w:rsidR="00FF7E8F">
        <w:t>properties, which</w:t>
      </w:r>
      <w:r w:rsidR="00425D50">
        <w:t xml:space="preserve"> are annotated with </w:t>
      </w:r>
      <w:r w:rsidR="006478C6">
        <w:t>hasRole</w:t>
      </w:r>
      <w:r w:rsidR="00425D50">
        <w:t xml:space="preserve"> and have the values “BaseClass”, “IngClass”,</w:t>
      </w:r>
      <w:r w:rsidR="00E40387">
        <w:t xml:space="preserve"> and</w:t>
      </w:r>
      <w:r w:rsidR="00425D50">
        <w:t xml:space="preserve"> “Property”</w:t>
      </w:r>
      <w:r w:rsidR="00E40387">
        <w:t>, using OWL API</w:t>
      </w:r>
      <w:r w:rsidR="00425D50">
        <w:t>.</w:t>
      </w:r>
      <w:r w:rsidR="000850F9">
        <w:t xml:space="preserve"> Then, UI displays the ingredient class to the user to select </w:t>
      </w:r>
      <w:r w:rsidR="00A91840">
        <w:t>from the</w:t>
      </w:r>
      <w:r w:rsidR="000850F9">
        <w:t xml:space="preserve"> included and excluded ingredients. </w:t>
      </w:r>
      <w:r w:rsidR="0064269D">
        <w:t xml:space="preserve">Then, the tool </w:t>
      </w:r>
      <w:r w:rsidR="00521F1B">
        <w:t xml:space="preserve">form different queries depending on the selected included and excluded ingredients. </w:t>
      </w:r>
      <w:r w:rsidR="009E6B4D">
        <w:t>These q</w:t>
      </w:r>
      <w:r w:rsidR="00521F1B">
        <w:t>ueries would be like:</w:t>
      </w:r>
    </w:p>
    <w:p w14:paraId="32A88FCA" w14:textId="7BD1CCC3" w:rsidR="00521F1B" w:rsidRDefault="006C13D5" w:rsidP="006C13D5">
      <w:pPr>
        <w:spacing w:line="360" w:lineRule="auto"/>
        <w:jc w:val="both"/>
      </w:pPr>
      <w:r>
        <w:t>Included Ingredients:</w:t>
      </w:r>
    </w:p>
    <w:p w14:paraId="5A9404C6" w14:textId="3086B363" w:rsidR="006C13D5" w:rsidRDefault="00394F17" w:rsidP="006C13D5">
      <w:pPr>
        <w:spacing w:line="360" w:lineRule="auto"/>
        <w:jc w:val="both"/>
      </w:pPr>
      <w:r>
        <w:t>[BaseClass] and ([Property] some [selected Ing</w:t>
      </w:r>
      <w:r w:rsidRPr="00361D1E">
        <w:rPr>
          <w:vertAlign w:val="subscript"/>
        </w:rPr>
        <w:t>1</w:t>
      </w:r>
      <w:r>
        <w:t>])</w:t>
      </w:r>
    </w:p>
    <w:p w14:paraId="38F81114" w14:textId="46C0A7D4" w:rsidR="00394F17" w:rsidRPr="00F764D7" w:rsidRDefault="00394F17" w:rsidP="00394F17">
      <w:pPr>
        <w:spacing w:line="360" w:lineRule="auto"/>
        <w:jc w:val="both"/>
      </w:pPr>
      <w:r>
        <w:t>[BaseClass] and ([Property] some [selected Ing</w:t>
      </w:r>
      <w:r w:rsidRPr="00361D1E">
        <w:rPr>
          <w:vertAlign w:val="subscript"/>
        </w:rPr>
        <w:t>2</w:t>
      </w:r>
      <w:r>
        <w:t>])</w:t>
      </w:r>
    </w:p>
    <w:p w14:paraId="26662DCE" w14:textId="756346E9" w:rsidR="00394F17" w:rsidRDefault="00394F17" w:rsidP="006C13D5">
      <w:pPr>
        <w:spacing w:line="360" w:lineRule="auto"/>
        <w:jc w:val="both"/>
      </w:pPr>
      <w:r>
        <w:t>…</w:t>
      </w:r>
    </w:p>
    <w:p w14:paraId="5486D794" w14:textId="78B34744" w:rsidR="00394F17" w:rsidRPr="00F764D7" w:rsidRDefault="00394F17" w:rsidP="00394F17">
      <w:pPr>
        <w:spacing w:line="360" w:lineRule="auto"/>
        <w:jc w:val="both"/>
      </w:pPr>
      <w:r>
        <w:t>[BaseClass] and ([Property] some [selected Ing</w:t>
      </w:r>
      <w:r w:rsidRPr="00361D1E">
        <w:rPr>
          <w:vertAlign w:val="subscript"/>
        </w:rPr>
        <w:t>n</w:t>
      </w:r>
      <w:r>
        <w:t>])</w:t>
      </w:r>
    </w:p>
    <w:p w14:paraId="10489E31" w14:textId="4DBE3075" w:rsidR="00A65CF0" w:rsidRDefault="00A65CF0" w:rsidP="00A65CF0">
      <w:pPr>
        <w:spacing w:line="360" w:lineRule="auto"/>
        <w:jc w:val="both"/>
      </w:pPr>
      <w:r>
        <w:t>Excluded Ingredients:</w:t>
      </w:r>
    </w:p>
    <w:p w14:paraId="5455B5C3" w14:textId="5C857696" w:rsidR="000F644E" w:rsidRDefault="000F644E" w:rsidP="000F644E">
      <w:pPr>
        <w:spacing w:line="360" w:lineRule="auto"/>
        <w:jc w:val="both"/>
      </w:pPr>
      <w:r>
        <w:t>[BaseClass] and not ([Property] some [selected Ing</w:t>
      </w:r>
      <w:r w:rsidRPr="00361D1E">
        <w:rPr>
          <w:vertAlign w:val="subscript"/>
        </w:rPr>
        <w:t>1</w:t>
      </w:r>
      <w:r>
        <w:t>])</w:t>
      </w:r>
    </w:p>
    <w:p w14:paraId="772AEE80" w14:textId="5B69CB88" w:rsidR="000F644E" w:rsidRPr="00F764D7" w:rsidRDefault="000F644E" w:rsidP="000F644E">
      <w:pPr>
        <w:spacing w:line="360" w:lineRule="auto"/>
        <w:jc w:val="both"/>
      </w:pPr>
      <w:r>
        <w:t>[BaseClass] and not ([Property] some [selected Ing</w:t>
      </w:r>
      <w:r w:rsidRPr="00361D1E">
        <w:rPr>
          <w:vertAlign w:val="subscript"/>
        </w:rPr>
        <w:t>2</w:t>
      </w:r>
      <w:r>
        <w:t>])</w:t>
      </w:r>
    </w:p>
    <w:p w14:paraId="450C9D96" w14:textId="77777777" w:rsidR="000F644E" w:rsidRDefault="000F644E" w:rsidP="000F644E">
      <w:pPr>
        <w:spacing w:line="360" w:lineRule="auto"/>
        <w:jc w:val="both"/>
      </w:pPr>
      <w:r>
        <w:t>…</w:t>
      </w:r>
    </w:p>
    <w:p w14:paraId="10064B5A" w14:textId="3DFEF059" w:rsidR="000F644E" w:rsidRPr="00F764D7" w:rsidRDefault="000F644E" w:rsidP="000F644E">
      <w:pPr>
        <w:spacing w:line="360" w:lineRule="auto"/>
        <w:jc w:val="both"/>
      </w:pPr>
      <w:r>
        <w:t>[BaseClass] and not ([Property] some [selected Ing</w:t>
      </w:r>
      <w:r w:rsidRPr="00361D1E">
        <w:rPr>
          <w:vertAlign w:val="subscript"/>
        </w:rPr>
        <w:t>n</w:t>
      </w:r>
      <w:r>
        <w:t>])</w:t>
      </w:r>
    </w:p>
    <w:p w14:paraId="1FB3EC8E" w14:textId="77777777" w:rsidR="00394F17" w:rsidRDefault="00394F17" w:rsidP="006C13D5">
      <w:pPr>
        <w:spacing w:line="360" w:lineRule="auto"/>
        <w:jc w:val="both"/>
      </w:pPr>
    </w:p>
    <w:p w14:paraId="7EDD8A1B" w14:textId="7F38BDEE" w:rsidR="00F527A4" w:rsidRDefault="00F527A4" w:rsidP="006C13D5">
      <w:pPr>
        <w:spacing w:line="360" w:lineRule="auto"/>
        <w:jc w:val="both"/>
      </w:pPr>
      <w:r>
        <w:t xml:space="preserve">As last part of this process, </w:t>
      </w:r>
      <w:r w:rsidR="00A91AA3">
        <w:t xml:space="preserve">the intersection of </w:t>
      </w:r>
      <w:r>
        <w:t>the results of the included and excluded queries</w:t>
      </w:r>
      <w:r w:rsidR="00A91AA3">
        <w:t xml:space="preserve"> is taken. </w:t>
      </w:r>
      <w:r w:rsidR="00182595">
        <w:t>Finally, the result is displayed to the user.</w:t>
      </w:r>
    </w:p>
    <w:p w14:paraId="3EDB3DA2" w14:textId="77777777" w:rsidR="00E72CFB" w:rsidRDefault="00E72CFB" w:rsidP="006C13D5">
      <w:pPr>
        <w:spacing w:line="360" w:lineRule="auto"/>
        <w:jc w:val="both"/>
      </w:pPr>
    </w:p>
    <w:p w14:paraId="37A3140C" w14:textId="0DD48F71" w:rsidR="00A441E2" w:rsidRDefault="002B3662" w:rsidP="006C13D5">
      <w:pPr>
        <w:spacing w:line="360" w:lineRule="auto"/>
        <w:jc w:val="both"/>
      </w:pPr>
      <w:r>
        <w:t xml:space="preserve">As it stated in </w:t>
      </w:r>
      <w:r>
        <w:fldChar w:fldCharType="begin"/>
      </w:r>
      <w:r>
        <w:instrText xml:space="preserve"> REF _Ref268175750 \h </w:instrText>
      </w:r>
      <w:r>
        <w:fldChar w:fldCharType="separate"/>
      </w:r>
      <w:r w:rsidR="001F2E92">
        <w:t xml:space="preserve">Table </w:t>
      </w:r>
      <w:r w:rsidR="001F2E92">
        <w:rPr>
          <w:noProof/>
        </w:rPr>
        <w:t>5</w:t>
      </w:r>
      <w:r w:rsidR="001F2E92">
        <w:t>: Language user story</w:t>
      </w:r>
      <w:r>
        <w:fldChar w:fldCharType="end"/>
      </w:r>
      <w:r>
        <w:t xml:space="preserve">, displaying languages depend in the ontology itself if it is labeled with more than language or not. As an assumption the default language is English. The tool looks for </w:t>
      </w:r>
      <w:r w:rsidR="00D438AE">
        <w:t xml:space="preserve">labels with language associated with them and calculates the percentage of </w:t>
      </w:r>
      <w:r w:rsidR="00372404">
        <w:t>the language to the whole ontology.</w:t>
      </w:r>
      <w:r w:rsidR="00293EF6">
        <w:t xml:space="preserve"> The UI displays available languages in dropdown menu to the user. After choosing </w:t>
      </w:r>
      <w:r w:rsidR="007C1CBB">
        <w:t>a language</w:t>
      </w:r>
      <w:r w:rsidR="00821D41">
        <w:t xml:space="preserve">, </w:t>
      </w:r>
      <w:r w:rsidR="00C97118">
        <w:t>the ingredients and the results get rendered with the new language and displayed to the user.</w:t>
      </w:r>
      <w:r w:rsidR="005F5CFB">
        <w:t xml:space="preserve"> In case of there is no language associated with class labels, </w:t>
      </w:r>
      <w:r w:rsidR="008E315A">
        <w:t>the name of the ontology class is displayed.</w:t>
      </w:r>
    </w:p>
    <w:p w14:paraId="6ACAC1D3" w14:textId="77777777" w:rsidR="003F4100" w:rsidRDefault="003F4100" w:rsidP="006C13D5">
      <w:pPr>
        <w:spacing w:line="360" w:lineRule="auto"/>
        <w:jc w:val="both"/>
      </w:pPr>
    </w:p>
    <w:p w14:paraId="1138BDD2" w14:textId="3F050045" w:rsidR="00231309" w:rsidRDefault="00490C6D" w:rsidP="00231309">
      <w:pPr>
        <w:keepNext/>
        <w:jc w:val="center"/>
      </w:pPr>
      <w:r>
        <w:rPr>
          <w:noProof/>
        </w:rPr>
        <w:drawing>
          <wp:inline distT="0" distB="0" distL="0" distR="0" wp14:anchorId="3DE83387" wp14:editId="3CE9A162">
            <wp:extent cx="5270500" cy="2058035"/>
            <wp:effectExtent l="25400" t="25400" r="381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30">
                      <a:extLst>
                        <a:ext uri="{28A0092B-C50C-407E-A947-70E740481C1C}">
                          <a14:useLocalDpi xmlns:a14="http://schemas.microsoft.com/office/drawing/2010/main" val="0"/>
                        </a:ext>
                      </a:extLst>
                    </a:blip>
                    <a:stretch>
                      <a:fillRect/>
                    </a:stretch>
                  </pic:blipFill>
                  <pic:spPr>
                    <a:xfrm>
                      <a:off x="0" y="0"/>
                      <a:ext cx="5270500" cy="2058035"/>
                    </a:xfrm>
                    <a:prstGeom prst="rect">
                      <a:avLst/>
                    </a:prstGeom>
                    <a:ln>
                      <a:solidFill>
                        <a:srgbClr val="000000"/>
                      </a:solidFill>
                    </a:ln>
                  </pic:spPr>
                </pic:pic>
              </a:graphicData>
            </a:graphic>
          </wp:inline>
        </w:drawing>
      </w:r>
    </w:p>
    <w:p w14:paraId="2AB48235" w14:textId="6241F93A" w:rsidR="007C4715" w:rsidRDefault="00231309" w:rsidP="00231309">
      <w:pPr>
        <w:pStyle w:val="Caption"/>
        <w:spacing w:line="360" w:lineRule="auto"/>
        <w:jc w:val="center"/>
      </w:pPr>
      <w:bookmarkStart w:id="140" w:name="_Ref268178360"/>
      <w:bookmarkStart w:id="141" w:name="_Ref268178354"/>
      <w:bookmarkStart w:id="142" w:name="_Toc268811818"/>
      <w:r>
        <w:t xml:space="preserve">Figure </w:t>
      </w:r>
      <w:fldSimple w:instr=" SEQ Figure \* ARABIC ">
        <w:r w:rsidR="00E841FC">
          <w:rPr>
            <w:noProof/>
          </w:rPr>
          <w:t>20</w:t>
        </w:r>
      </w:fldSimple>
      <w:bookmarkEnd w:id="140"/>
      <w:r>
        <w:t>: Filter annotation</w:t>
      </w:r>
      <w:bookmarkEnd w:id="141"/>
      <w:bookmarkEnd w:id="142"/>
    </w:p>
    <w:p w14:paraId="265D8ED7" w14:textId="30EE331E" w:rsidR="007D3D2D" w:rsidRDefault="00296E19" w:rsidP="006C13D5">
      <w:pPr>
        <w:spacing w:line="360" w:lineRule="auto"/>
        <w:jc w:val="both"/>
      </w:pPr>
      <w:r>
        <w:fldChar w:fldCharType="begin"/>
      </w:r>
      <w:r>
        <w:instrText xml:space="preserve"> REF _Ref268178360 \h </w:instrText>
      </w:r>
      <w:r>
        <w:fldChar w:fldCharType="separate"/>
      </w:r>
      <w:r w:rsidR="001F2E92">
        <w:t xml:space="preserve">Figure </w:t>
      </w:r>
      <w:r w:rsidR="001F2E92">
        <w:rPr>
          <w:noProof/>
        </w:rPr>
        <w:t>20</w:t>
      </w:r>
      <w:r>
        <w:fldChar w:fldCharType="end"/>
      </w:r>
      <w:r w:rsidR="006A2302">
        <w:t xml:space="preserve"> shows the design of adding filters to the </w:t>
      </w:r>
      <w:r w:rsidR="00070495">
        <w:t xml:space="preserve">tree view within the </w:t>
      </w:r>
      <w:r w:rsidR="006A2302">
        <w:t>tool.</w:t>
      </w:r>
      <w:r w:rsidR="00070495">
        <w:t xml:space="preserve"> As stated in </w:t>
      </w:r>
      <w:r w:rsidR="00070495">
        <w:fldChar w:fldCharType="begin"/>
      </w:r>
      <w:r w:rsidR="00070495">
        <w:instrText xml:space="preserve"> REF _Ref268178439 \h </w:instrText>
      </w:r>
      <w:r w:rsidR="00070495">
        <w:fldChar w:fldCharType="separate"/>
      </w:r>
      <w:r w:rsidR="001F2E92">
        <w:t xml:space="preserve">Table </w:t>
      </w:r>
      <w:r w:rsidR="001F2E92">
        <w:rPr>
          <w:noProof/>
        </w:rPr>
        <w:t>6</w:t>
      </w:r>
      <w:r w:rsidR="001F2E92">
        <w:t>: Tree View Filter user story</w:t>
      </w:r>
      <w:r w:rsidR="00070495">
        <w:fldChar w:fldCharType="end"/>
      </w:r>
      <w:r w:rsidR="00E45022">
        <w:t>, if the ontology contain</w:t>
      </w:r>
      <w:r w:rsidR="00261495">
        <w:t>s filter annotations associated with ingredient class then the filter will appear in UI otherwise it won’t appear.</w:t>
      </w:r>
      <w:r w:rsidR="00C51FEC">
        <w:t xml:space="preserve"> Filtering using the tree’s view depends on the ontology annotations.</w:t>
      </w:r>
      <w:r w:rsidR="00636FD2">
        <w:t xml:space="preserve"> hasRole annotation is used here also, </w:t>
      </w:r>
      <w:r w:rsidR="00BF11DD">
        <w:t xml:space="preserve">where </w:t>
      </w:r>
      <w:r w:rsidR="00981621">
        <w:t>a</w:t>
      </w:r>
      <w:r w:rsidR="00D45203">
        <w:t>n</w:t>
      </w:r>
      <w:r w:rsidR="00981621">
        <w:t xml:space="preserve"> ingredient class is annotated with the value “filter”</w:t>
      </w:r>
      <w:r w:rsidR="008E3D6D">
        <w:t>.</w:t>
      </w:r>
      <w:r w:rsidR="00526219">
        <w:t xml:space="preserve"> Filters usually are class expressions like any class with spicy ingredient.</w:t>
      </w:r>
      <w:r w:rsidR="002B211B">
        <w:t xml:space="preserve"> </w:t>
      </w:r>
      <w:r w:rsidR="00E45B2D">
        <w:t>After annotated ingredient class</w:t>
      </w:r>
      <w:r w:rsidR="003437D0">
        <w:t>es</w:t>
      </w:r>
      <w:r w:rsidR="00920138">
        <w:t xml:space="preserve">, </w:t>
      </w:r>
      <w:r w:rsidR="00C7230C">
        <w:t xml:space="preserve">the tool looks for </w:t>
      </w:r>
      <w:r w:rsidR="00BA6915">
        <w:t>classes with hasRole annotation property and the value of “filter”.</w:t>
      </w:r>
      <w:r w:rsidR="00F91C52">
        <w:t xml:space="preserve"> Then, </w:t>
      </w:r>
      <w:r w:rsidR="00DC2EAC">
        <w:t>the tool shows to the user specified filters. Finally, upon choosing a filter the ingredients get rendered. The ingredient classes that match filtering criteria are highlighted with yellow color and the rest are disabled and cannot select from.</w:t>
      </w:r>
      <w:r w:rsidR="00AF3A62">
        <w:t xml:space="preserve"> </w:t>
      </w:r>
      <w:r w:rsidR="008B3F5E">
        <w:t xml:space="preserve">As mentioned in </w:t>
      </w:r>
      <w:r w:rsidR="008B3F5E">
        <w:fldChar w:fldCharType="begin"/>
      </w:r>
      <w:r w:rsidR="008B3F5E">
        <w:instrText xml:space="preserve"> REF _Ref268343924 \h </w:instrText>
      </w:r>
      <w:r w:rsidR="008B3F5E">
        <w:fldChar w:fldCharType="separate"/>
      </w:r>
      <w:r w:rsidR="001F2E92">
        <w:t xml:space="preserve">Table </w:t>
      </w:r>
      <w:r w:rsidR="001F2E92">
        <w:rPr>
          <w:noProof/>
        </w:rPr>
        <w:t>7</w:t>
      </w:r>
      <w:r w:rsidR="001F2E92">
        <w:t>: List View Filter user story</w:t>
      </w:r>
      <w:r w:rsidR="008B3F5E">
        <w:fldChar w:fldCharType="end"/>
      </w:r>
      <w:r w:rsidR="008B3F5E">
        <w:t>, f</w:t>
      </w:r>
      <w:r w:rsidR="008F1DCD">
        <w:t xml:space="preserve">iltering in the list view is </w:t>
      </w:r>
      <w:r w:rsidR="00D95864">
        <w:t>completely</w:t>
      </w:r>
      <w:r w:rsidR="008F1DCD">
        <w:t xml:space="preserve"> different than the one in the tree list</w:t>
      </w:r>
      <w:r w:rsidR="00D95864">
        <w:t xml:space="preserve">. </w:t>
      </w:r>
      <w:r w:rsidR="00581DC0">
        <w:t>Filtering in the list view is text based filtering</w:t>
      </w:r>
      <w:r w:rsidR="00AA231D">
        <w:t xml:space="preserve">, where </w:t>
      </w:r>
      <w:r w:rsidR="001675EF">
        <w:t xml:space="preserve">is the user input a text in the input text filed. Then, the tool </w:t>
      </w:r>
      <w:r w:rsidR="009B4451">
        <w:t xml:space="preserve">filters the list according to the input text. Any class that contains the input text </w:t>
      </w:r>
      <w:r w:rsidR="007C679E">
        <w:t>is</w:t>
      </w:r>
      <w:r w:rsidR="009B4451">
        <w:t xml:space="preserve"> displayed to the user, whereas the others are hidden from the user.</w:t>
      </w:r>
      <w:r w:rsidR="007C679E">
        <w:t xml:space="preserve"> </w:t>
      </w:r>
    </w:p>
    <w:p w14:paraId="3D2BDBFE" w14:textId="77777777" w:rsidR="00C87076" w:rsidRDefault="00C87076" w:rsidP="006C13D5">
      <w:pPr>
        <w:spacing w:line="360" w:lineRule="auto"/>
        <w:jc w:val="both"/>
      </w:pPr>
    </w:p>
    <w:p w14:paraId="15C56893" w14:textId="7ACAA734" w:rsidR="008C2240" w:rsidRDefault="0079542D" w:rsidP="008C2240">
      <w:pPr>
        <w:keepNext/>
        <w:jc w:val="center"/>
      </w:pPr>
      <w:r>
        <w:rPr>
          <w:noProof/>
        </w:rPr>
        <w:drawing>
          <wp:inline distT="0" distB="0" distL="0" distR="0" wp14:anchorId="4B7D7F29" wp14:editId="77E468C5">
            <wp:extent cx="5270500" cy="3038475"/>
            <wp:effectExtent l="25400" t="25400" r="38100" b="349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s.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038475"/>
                    </a:xfrm>
                    <a:prstGeom prst="rect">
                      <a:avLst/>
                    </a:prstGeom>
                    <a:ln>
                      <a:solidFill>
                        <a:srgbClr val="000000"/>
                      </a:solidFill>
                    </a:ln>
                  </pic:spPr>
                </pic:pic>
              </a:graphicData>
            </a:graphic>
          </wp:inline>
        </w:drawing>
      </w:r>
    </w:p>
    <w:p w14:paraId="6E3D8939" w14:textId="7809FDFE" w:rsidR="007D3D2D" w:rsidRDefault="008C2240" w:rsidP="008C2240">
      <w:pPr>
        <w:pStyle w:val="Caption"/>
        <w:spacing w:line="360" w:lineRule="auto"/>
        <w:jc w:val="center"/>
      </w:pPr>
      <w:bookmarkStart w:id="143" w:name="_Ref268347279"/>
      <w:bookmarkStart w:id="144" w:name="_Toc268811819"/>
      <w:r>
        <w:t xml:space="preserve">Figure </w:t>
      </w:r>
      <w:fldSimple w:instr=" SEQ Figure \* ARABIC ">
        <w:r w:rsidR="00E841FC">
          <w:rPr>
            <w:noProof/>
          </w:rPr>
          <w:t>21</w:t>
        </w:r>
      </w:fldSimple>
      <w:bookmarkEnd w:id="143"/>
      <w:r>
        <w:t>: Facet design in the ontology</w:t>
      </w:r>
      <w:bookmarkEnd w:id="144"/>
    </w:p>
    <w:p w14:paraId="6C40D3CC" w14:textId="1C97F228" w:rsidR="00031B5D" w:rsidRDefault="00525D60" w:rsidP="00174418">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rsidR="001F2E92">
        <w:t xml:space="preserve">Figure </w:t>
      </w:r>
      <w:r w:rsidR="001F2E92">
        <w:rPr>
          <w:noProof/>
        </w:rPr>
        <w:t>21</w:t>
      </w:r>
      <w:r>
        <w:fldChar w:fldCharType="end"/>
      </w:r>
      <w:r>
        <w:t xml:space="preserve"> shows, </w:t>
      </w:r>
      <w:r w:rsidR="0029700B">
        <w:t xml:space="preserve">the value partition class such as Spicy class needs to be annotated using two annotation properties. </w:t>
      </w:r>
      <w:r w:rsidR="005F407D">
        <w:t>First</w:t>
      </w:r>
      <w:r w:rsidR="0028610E">
        <w:t>ly</w:t>
      </w:r>
      <w:r w:rsidR="005F407D">
        <w:t xml:space="preserve">, we use hasRole </w:t>
      </w:r>
      <w:r w:rsidR="00156EDC">
        <w:t>annotation property with the constant value “fac</w:t>
      </w:r>
      <w:r w:rsidR="0028610E">
        <w:t>et</w:t>
      </w:r>
      <w:r w:rsidR="00156EDC">
        <w:t xml:space="preserve">” to identify that this class is been used as facet. </w:t>
      </w:r>
      <w:r w:rsidR="0028610E">
        <w:t xml:space="preserve">Secondly, we use hasProperty </w:t>
      </w:r>
      <w:r w:rsidR="00FE5AB7">
        <w:t xml:space="preserve">annotation property </w:t>
      </w:r>
      <w:r w:rsidR="0012407B">
        <w:t xml:space="preserve">with IRI value of the object </w:t>
      </w:r>
      <w:r w:rsidR="00D24D8E">
        <w:t>property that</w:t>
      </w:r>
      <w:r w:rsidR="003D6F11">
        <w:t xml:space="preserve"> is used to link the value partition class and an ingredient class</w:t>
      </w:r>
      <w:r w:rsidR="00BF7BED">
        <w:t>.</w:t>
      </w:r>
      <w:r w:rsidR="00575422">
        <w:t xml:space="preserve"> The tool then search for classes annotated with </w:t>
      </w:r>
      <w:r w:rsidR="00AE7D8C">
        <w:t>hasRole annotation propert</w:t>
      </w:r>
      <w:r w:rsidR="00FC09D7">
        <w:t>y with a constant value of  “facet”. After finding the facet class</w:t>
      </w:r>
      <w:r w:rsidR="00BA510A">
        <w:t xml:space="preserve">, </w:t>
      </w:r>
      <w:r w:rsidR="00A5373D">
        <w:t>the tool gets the object property used to like ingredients classes with the facet.</w:t>
      </w:r>
      <w:r w:rsidR="003A6502">
        <w:t xml:space="preserve"> Finally, when the </w:t>
      </w:r>
      <w:r w:rsidR="00206158">
        <w:t>user queries</w:t>
      </w:r>
      <w:r w:rsidR="003A6502">
        <w:t xml:space="preserve"> for something and get the result the UI shows </w:t>
      </w:r>
      <w:r w:rsidR="00206158">
        <w:t>facets that are specified in the ontology</w:t>
      </w:r>
      <w:r w:rsidR="005164F2">
        <w:t>; t</w:t>
      </w:r>
      <w:r w:rsidR="00DE0757">
        <w:t>he result c</w:t>
      </w:r>
      <w:r w:rsidR="00FC2B62">
        <w:t>hanges</w:t>
      </w:r>
      <w:r w:rsidR="00DE0757">
        <w:t xml:space="preserve"> based on the </w:t>
      </w:r>
      <w:r w:rsidR="00FC2B62">
        <w:t>selected facet.</w:t>
      </w:r>
    </w:p>
    <w:p w14:paraId="503B58DB" w14:textId="4EA56717" w:rsidR="00B00FF3" w:rsidRDefault="00B00FF3" w:rsidP="00CA4FD0">
      <w:pPr>
        <w:pStyle w:val="Heading2"/>
        <w:spacing w:line="360" w:lineRule="auto"/>
      </w:pPr>
      <w:bookmarkStart w:id="145" w:name="_Toc268811768"/>
      <w:r>
        <w:t>Conclusion</w:t>
      </w:r>
      <w:bookmarkEnd w:id="145"/>
    </w:p>
    <w:p w14:paraId="3A2C4024" w14:textId="1C946895" w:rsidR="00B00FF3" w:rsidRDefault="00EB0468" w:rsidP="00B3506D">
      <w:pPr>
        <w:spacing w:line="360" w:lineRule="auto"/>
        <w:jc w:val="both"/>
      </w:pPr>
      <w:r>
        <w:t xml:space="preserve">This chapter presented </w:t>
      </w:r>
      <w:r w:rsidR="00B875D5">
        <w:t xml:space="preserve">the design process of </w:t>
      </w:r>
      <w:r w:rsidR="00740D0A">
        <w:t>the important aspects of the project. It started with</w:t>
      </w:r>
      <w:r w:rsidR="00265D9A">
        <w:t xml:space="preserve"> </w:t>
      </w:r>
      <w:r w:rsidR="00882315">
        <w:t xml:space="preserve">the design of the </w:t>
      </w:r>
      <w:r w:rsidR="00026B72">
        <w:t xml:space="preserve">sushi </w:t>
      </w:r>
      <w:r w:rsidR="00882315">
        <w:t xml:space="preserve">ontology </w:t>
      </w:r>
      <w:r w:rsidR="00026B72">
        <w:t xml:space="preserve">that </w:t>
      </w:r>
      <w:r w:rsidR="00885A73">
        <w:t>was used mainly with the tool</w:t>
      </w:r>
      <w:r w:rsidR="00AB750A">
        <w:t>. Then</w:t>
      </w:r>
      <w:r w:rsidR="00B3506D">
        <w:t xml:space="preserve"> it moves to the design of different user stories</w:t>
      </w:r>
      <w:r w:rsidR="0092540A">
        <w:t>, which have the role of determining the functionalities of the System</w:t>
      </w:r>
      <w:r w:rsidR="00AB750A">
        <w:t xml:space="preserve">. </w:t>
      </w:r>
      <w:r w:rsidR="008B3EE0">
        <w:t xml:space="preserve">Finally, </w:t>
      </w:r>
      <w:r w:rsidR="00AB750A">
        <w:t>it shows the design process of the UI</w:t>
      </w:r>
      <w:r w:rsidR="008B3EE0">
        <w:t xml:space="preserve"> based on the </w:t>
      </w:r>
      <w:r w:rsidR="00A523CE">
        <w:t>ontology that was in used</w:t>
      </w:r>
      <w:r w:rsidR="00E33424">
        <w:t>,</w:t>
      </w:r>
      <w:r w:rsidR="00A523CE">
        <w:t xml:space="preserve"> and the user stories</w:t>
      </w:r>
      <w:r w:rsidR="00E33424">
        <w:t xml:space="preserve"> that specify the functionalities of the UI.</w:t>
      </w:r>
    </w:p>
    <w:p w14:paraId="79E8A3A0" w14:textId="77777777" w:rsidR="00926539" w:rsidRDefault="00926539" w:rsidP="00B3506D">
      <w:pPr>
        <w:spacing w:line="360" w:lineRule="auto"/>
        <w:jc w:val="both"/>
      </w:pPr>
    </w:p>
    <w:p w14:paraId="6CDA20FE" w14:textId="71284C3F" w:rsidR="00926539" w:rsidRPr="00B00FF3" w:rsidRDefault="001E0DCE" w:rsidP="00B3506D">
      <w:pPr>
        <w:spacing w:line="360" w:lineRule="auto"/>
        <w:jc w:val="both"/>
      </w:pPr>
      <w:r>
        <w:t xml:space="preserve">The next chapter gives details of the implementation process of the </w:t>
      </w:r>
      <w:r w:rsidR="006B5664">
        <w:t>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46" w:name="_Toc268811769"/>
      <w:r w:rsidRPr="00D46C40">
        <w:rPr>
          <w:rFonts w:cs="Times New Roman"/>
        </w:rPr>
        <w:t>IMPLEMENTATION</w:t>
      </w:r>
      <w:bookmarkEnd w:id="146"/>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47" w:name="_Toc268811770"/>
      <w:r>
        <w:t>User Interface Implementation</w:t>
      </w:r>
      <w:bookmarkEnd w:id="147"/>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48" w:name="_Toc268811771"/>
      <w:r>
        <w:t>Java</w:t>
      </w:r>
      <w:bookmarkEnd w:id="148"/>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r w:rsidR="00BD473A">
        <w:t>java</w:t>
      </w:r>
      <w:r w:rsidR="00560962">
        <w:t xml:space="preserve"> </w:t>
      </w:r>
      <w:r w:rsidR="00BD473A">
        <w:t xml:space="preserve">programming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ja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r w:rsidR="00B151AD">
        <w:t>the program is written as plan text then it gets compiled to bytecode</w:t>
      </w:r>
      <w:r w:rsidR="008651D7">
        <w:t>s</w:t>
      </w:r>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have consist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49" w:name="_Toc268811772"/>
      <w:r>
        <w:t>Maven</w:t>
      </w:r>
      <w:bookmarkEnd w:id="149"/>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defines maven as knowledge accumulation. </w:t>
      </w:r>
      <w:r w:rsidR="004B045F">
        <w:t>It is a tool that simplify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r w:rsidR="00464C62">
        <w:t>informativity,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objective all about </w:t>
      </w:r>
      <w:r w:rsidR="00D66822">
        <w:t xml:space="preserve">taking the best practice of building process and direct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50" w:name="_Toc268811773"/>
      <w:r>
        <w:t>OWL API</w:t>
      </w:r>
      <w:bookmarkEnd w:id="150"/>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397240">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51" w:name="_Toc268811774"/>
      <w:r>
        <w:t>Using Ontology Annotations</w:t>
      </w:r>
      <w:bookmarkEnd w:id="151"/>
    </w:p>
    <w:p w14:paraId="11DADBD6" w14:textId="77777777" w:rsidR="009E7678" w:rsidRDefault="008E103B" w:rsidP="001A7755">
      <w:pPr>
        <w:spacing w:line="360" w:lineRule="auto"/>
        <w:jc w:val="both"/>
      </w:pPr>
      <w:r>
        <w:t xml:space="preserve">Annotation properties is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r w:rsidR="001D644C">
        <w:t>defines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063AA103" w:rsidR="00B21DC4" w:rsidRDefault="002F7E4C" w:rsidP="001A7755">
      <w:pPr>
        <w:spacing w:line="360" w:lineRule="auto"/>
        <w:jc w:val="both"/>
      </w:pPr>
      <w:r>
        <w:t xml:space="preserve">Annotations </w:t>
      </w:r>
      <w:r w:rsidR="00AB0E07">
        <w:t>have been used</w:t>
      </w:r>
      <w:r w:rsidR="005177E1">
        <w:t xml:space="preserve"> by the new finder</w:t>
      </w:r>
      <w:r w:rsidR="00AB0E07">
        <w:t xml:space="preserve"> to store configur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F44B61">
        <w:t xml:space="preserve">Figure </w:t>
      </w:r>
      <w:r w:rsidR="00F44B61">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541568">
        <w:t xml:space="preserve">Figure </w:t>
      </w:r>
      <w:r w:rsidR="00541568">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446E0B">
        <w:t xml:space="preserve">Figure </w:t>
      </w:r>
      <w:r w:rsidR="00446E0B">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446E0B">
        <w:t xml:space="preserve">Figure </w:t>
      </w:r>
      <w:r w:rsidR="00446E0B">
        <w:rPr>
          <w:noProof/>
        </w:rPr>
        <w:t>17</w:t>
      </w:r>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52" w:name="_Toc268811775"/>
      <w:r>
        <w:t>Iterative and Incremental Development</w:t>
      </w:r>
      <w:bookmarkEnd w:id="152"/>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r w:rsidR="00EE4694">
        <w:t xml:space="preserve">, </w:t>
      </w:r>
      <w:r w:rsidR="009575CD">
        <w:t xml:space="preserve"> </w:t>
      </w:r>
      <w:r w:rsidR="0027297B">
        <w:t xml:space="preserve">configurations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21206A">
        <w:t xml:space="preserve">Figure </w:t>
      </w:r>
      <w:r w:rsidR="0021206A">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 then </w:t>
      </w:r>
      <w:r w:rsidR="00EC1990">
        <w:t xml:space="preserve">new algorithms to get filters and display them were coded. </w:t>
      </w:r>
      <w:r w:rsidR="00427C33">
        <w:t xml:space="preserve">In the third iteration, </w:t>
      </w:r>
      <w:r w:rsidR="00A548D8">
        <w:t xml:space="preserve">sushi ontology was modified by adding new annotations to determine the facets to be applied on the search result,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r w:rsidR="00F97553">
        <w:t>.</w:t>
      </w:r>
      <w:r w:rsidR="00AE092B">
        <w:t xml:space="preserve"> Finally, </w:t>
      </w:r>
      <w:r w:rsidR="00332547">
        <w:t>additional view was added to the tool to have two different views: tree and list view.</w:t>
      </w:r>
      <w:r w:rsidR="00C37349">
        <w:t xml:space="preserve"> After each i</w:t>
      </w:r>
      <w:r w:rsidR="000476E7">
        <w:t>teration an new working version of the tool was produced.</w:t>
      </w:r>
    </w:p>
    <w:p w14:paraId="359CD78E" w14:textId="6AA96EAB" w:rsidR="00E07030" w:rsidRDefault="00AD04ED" w:rsidP="00CB021A">
      <w:pPr>
        <w:pStyle w:val="Heading3"/>
        <w:spacing w:line="360" w:lineRule="auto"/>
        <w:jc w:val="both"/>
      </w:pPr>
      <w:bookmarkStart w:id="153" w:name="_Toc268811776"/>
      <w:r>
        <w:t>Upload Ontology to the Tool</w:t>
      </w:r>
      <w:bookmarkEnd w:id="153"/>
    </w:p>
    <w:p w14:paraId="2F8EBC13" w14:textId="46D41C85" w:rsidR="006A6F68" w:rsidRDefault="0084787B" w:rsidP="00CB021A">
      <w:pPr>
        <w:spacing w:line="360" w:lineRule="auto"/>
        <w:jc w:val="both"/>
      </w:pPr>
      <w:r>
        <w:t xml:space="preserve">Uploading ontology after being annotated is </w:t>
      </w:r>
      <w:r w:rsidR="00863DD2">
        <w:t>the first thing a user</w:t>
      </w:r>
      <w:r w:rsidR="008F5C8F">
        <w:t xml:space="preserve"> need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0B69F3">
        <w:t xml:space="preserve">Figure </w:t>
      </w:r>
      <w:r w:rsidR="000B69F3">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750271">
        <w:t xml:space="preserve">Figure </w:t>
      </w:r>
      <w:r w:rsidR="00750271">
        <w:rPr>
          <w:noProof/>
        </w:rPr>
        <w:t>23</w:t>
      </w:r>
      <w:r w:rsidR="00750271">
        <w:fldChar w:fldCharType="end"/>
      </w:r>
      <w:r w:rsidR="00750271">
        <w:t xml:space="preserve"> demonstrates later runs after the first time. </w:t>
      </w:r>
      <w:r w:rsidR="00853502">
        <w:t xml:space="preserve">The tool gets the information from the </w:t>
      </w:r>
      <w:r w:rsidR="00405E41">
        <w:t xml:space="preserve">configuration file and display it to the user. </w:t>
      </w:r>
      <w:r w:rsidR="007E0621">
        <w:t xml:space="preserve">Then it is </w:t>
      </w:r>
      <w:r w:rsidR="00375E23">
        <w:t xml:space="preserve">the </w:t>
      </w:r>
      <w:r w:rsidR="007E0621">
        <w:t>user choose to modify these information and overwrite it</w:t>
      </w:r>
      <w:r w:rsidR="00375E23">
        <w:t xml:space="preserve"> or not</w:t>
      </w:r>
      <w:r w:rsidR="000E67DA">
        <w:t>.</w:t>
      </w:r>
      <w:r w:rsidR="00502F03">
        <w:t xml:space="preserve"> If the user choose to modify the </w:t>
      </w:r>
      <w:r w:rsidR="009B50FD">
        <w:t>ontology, logo, icon locat</w:t>
      </w:r>
      <w:r w:rsidR="001E202B">
        <w:t xml:space="preserve">ion; the user gets screen like the one in </w:t>
      </w:r>
      <w:r w:rsidR="001E202B">
        <w:fldChar w:fldCharType="begin"/>
      </w:r>
      <w:r w:rsidR="001E202B">
        <w:instrText xml:space="preserve"> REF _Ref268628266 \h </w:instrText>
      </w:r>
      <w:r w:rsidR="001E202B">
        <w:fldChar w:fldCharType="separate"/>
      </w:r>
      <w:r w:rsidR="001E202B">
        <w:t xml:space="preserve">Figure </w:t>
      </w:r>
      <w:r w:rsidR="001E202B">
        <w:rPr>
          <w:noProof/>
        </w:rPr>
        <w:t>22</w:t>
      </w:r>
      <w:r w:rsidR="001E202B">
        <w:fldChar w:fldCharType="end"/>
      </w:r>
      <w:r w:rsidR="001E202B">
        <w:t xml:space="preserve">. </w:t>
      </w:r>
      <w:r w:rsidR="00905C60">
        <w:t xml:space="preserve">However if the user click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2">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54" w:name="_Ref268628266"/>
      <w:bookmarkStart w:id="155" w:name="_Toc268811820"/>
      <w:r>
        <w:t xml:space="preserve">Figure </w:t>
      </w:r>
      <w:fldSimple w:instr=" SEQ Figure \* ARABIC ">
        <w:r w:rsidR="00E841FC">
          <w:rPr>
            <w:noProof/>
          </w:rPr>
          <w:t>22</w:t>
        </w:r>
      </w:fldSimple>
      <w:bookmarkEnd w:id="154"/>
      <w:r>
        <w:t>: Tool's first run</w:t>
      </w:r>
      <w:bookmarkEnd w:id="155"/>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56" w:name="_Ref268628476"/>
      <w:bookmarkStart w:id="157" w:name="_Toc268811821"/>
      <w:r>
        <w:t xml:space="preserve">Figure </w:t>
      </w:r>
      <w:fldSimple w:instr=" SEQ Figure \* ARABIC ">
        <w:r w:rsidR="00E841FC">
          <w:rPr>
            <w:noProof/>
          </w:rPr>
          <w:t>23</w:t>
        </w:r>
      </w:fldSimple>
      <w:bookmarkEnd w:id="156"/>
      <w:r>
        <w:t>: Tool's Later runs</w:t>
      </w:r>
      <w:bookmarkEnd w:id="157"/>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58" w:name="_Toc268811777"/>
      <w:r>
        <w:t>The Tool run different Ontologies</w:t>
      </w:r>
      <w:bookmarkEnd w:id="158"/>
    </w:p>
    <w:p w14:paraId="05C7FD73" w14:textId="77777777" w:rsidR="00021C0D" w:rsidRDefault="00021C0D" w:rsidP="00E51843">
      <w:pPr>
        <w:spacing w:line="360" w:lineRule="auto"/>
        <w:sectPr w:rsidR="00021C0D" w:rsidSect="00EB5326">
          <w:footerReference w:type="default" r:id="rId34"/>
          <w:pgSz w:w="11900" w:h="16840"/>
          <w:pgMar w:top="1440" w:right="1800" w:bottom="1440" w:left="1800" w:header="708" w:footer="708" w:gutter="0"/>
          <w:cols w:space="708"/>
          <w:titlePg/>
          <w:docGrid w:linePitch="360"/>
        </w:sectPr>
      </w:pPr>
    </w:p>
    <w:p w14:paraId="00FBA980" w14:textId="1CDFEC34"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in </w:t>
      </w:r>
      <w:r w:rsidR="000552ED">
        <w:t xml:space="preserve">both </w:t>
      </w:r>
      <w:r w:rsidR="000552ED">
        <w:fldChar w:fldCharType="begin"/>
      </w:r>
      <w:r w:rsidR="000552ED">
        <w:instrText xml:space="preserve"> REF _Ref268076013 \h </w:instrText>
      </w:r>
      <w:r w:rsidR="000552ED">
        <w:fldChar w:fldCharType="separate"/>
      </w:r>
      <w:r w:rsidR="000552ED">
        <w:t xml:space="preserve">Table </w:t>
      </w:r>
      <w:r w:rsidR="000552ED">
        <w:rPr>
          <w:noProof/>
        </w:rPr>
        <w:t>3</w:t>
      </w:r>
      <w:r w:rsidR="000552ED">
        <w:t>: Run 2 user story</w:t>
      </w:r>
      <w:r w:rsidR="000552ED">
        <w:fldChar w:fldCharType="end"/>
      </w:r>
      <w:r w:rsidR="000552ED">
        <w:t xml:space="preserve"> and </w:t>
      </w:r>
      <w:r w:rsidR="000552ED">
        <w:fldChar w:fldCharType="begin"/>
      </w:r>
      <w:r w:rsidR="000552ED">
        <w:instrText xml:space="preserve"> REF _Ref268074591 \h </w:instrText>
      </w:r>
      <w:r w:rsidR="000552ED">
        <w:fldChar w:fldCharType="separate"/>
      </w:r>
      <w:r w:rsidR="000552ED">
        <w:t xml:space="preserve">Figure </w:t>
      </w:r>
      <w:r w:rsidR="000552ED">
        <w:rPr>
          <w:noProof/>
        </w:rPr>
        <w:t>18</w:t>
      </w:r>
      <w:r w:rsidR="000552ED">
        <w:fldChar w:fldCharType="end"/>
      </w:r>
      <w:r w:rsidR="00425BE1">
        <w:t xml:space="preserve">. </w:t>
      </w:r>
      <w:r w:rsidR="009C15B6">
        <w:t xml:space="preserve">On running the tool, it first </w:t>
      </w:r>
      <w:r w:rsidR="00481959">
        <w:t xml:space="preserve">search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D76A90">
        <w:t xml:space="preserve">Figure </w:t>
      </w:r>
      <w:r w:rsidR="00D76A90">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hich run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814FE7">
        <w:t xml:space="preserve">Figure </w:t>
      </w:r>
      <w:r w:rsidR="00814FE7">
        <w:rPr>
          <w:noProof/>
        </w:rPr>
        <w:t>25</w:t>
      </w:r>
      <w:r w:rsidR="00814FE7">
        <w:fldChar w:fldCharType="end"/>
      </w:r>
      <w:r w:rsidR="00814FE7">
        <w:t xml:space="preserve"> shows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963AC2">
        <w:t xml:space="preserve">Figure </w:t>
      </w:r>
      <w:r w:rsidR="00963AC2">
        <w:rPr>
          <w:noProof/>
        </w:rPr>
        <w:t>24</w:t>
      </w:r>
      <w:r w:rsidR="00963AC2">
        <w:fldChar w:fldCharType="end"/>
      </w:r>
      <w:r w:rsidR="00963AC2">
        <w:t xml:space="preserve"> and </w:t>
      </w:r>
      <w:r w:rsidR="00963AC2">
        <w:fldChar w:fldCharType="begin"/>
      </w:r>
      <w:r w:rsidR="00963AC2">
        <w:instrText xml:space="preserve"> REF _Ref268697300 \h </w:instrText>
      </w:r>
      <w:r w:rsidR="00963AC2">
        <w:fldChar w:fldCharType="end"/>
      </w:r>
      <w:r w:rsidR="00963AC2">
        <w:fldChar w:fldCharType="begin"/>
      </w:r>
      <w:r w:rsidR="00963AC2">
        <w:instrText xml:space="preserve"> REF _Ref268697213 \h </w:instrText>
      </w:r>
      <w:r w:rsidR="00963AC2">
        <w:fldChar w:fldCharType="separate"/>
      </w:r>
      <w:r w:rsidR="00963AC2">
        <w:t xml:space="preserve">Figure </w:t>
      </w:r>
      <w:r w:rsidR="00963AC2">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5">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59" w:name="_Ref268696944"/>
      <w:bookmarkStart w:id="160" w:name="_Toc268811822"/>
      <w:r>
        <w:t xml:space="preserve">Figure </w:t>
      </w:r>
      <w:fldSimple w:instr=" SEQ Figure \* ARABIC ">
        <w:r w:rsidR="00E841FC">
          <w:rPr>
            <w:noProof/>
          </w:rPr>
          <w:t>24</w:t>
        </w:r>
      </w:fldSimple>
      <w:bookmarkEnd w:id="159"/>
      <w:r>
        <w:t>: Sushi ontology ingredients</w:t>
      </w:r>
      <w:bookmarkEnd w:id="160"/>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61" w:name="_Ref268697213"/>
      <w:bookmarkStart w:id="162" w:name="_Toc268811823"/>
      <w:r>
        <w:t xml:space="preserve">Figure </w:t>
      </w:r>
      <w:fldSimple w:instr=" SEQ Figure \* ARABIC ">
        <w:r w:rsidR="00E841FC">
          <w:rPr>
            <w:noProof/>
          </w:rPr>
          <w:t>25</w:t>
        </w:r>
      </w:fldSimple>
      <w:bookmarkEnd w:id="161"/>
      <w:r>
        <w:t>: Pizza ontology ingredients</w:t>
      </w:r>
      <w:bookmarkEnd w:id="162"/>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63" w:name="_Toc268811778"/>
      <w:r>
        <w:t>Filter Ingredients</w:t>
      </w:r>
      <w:bookmarkEnd w:id="163"/>
    </w:p>
    <w:p w14:paraId="0AB4FA9E" w14:textId="1743D6AD" w:rsidR="00ED725C" w:rsidRDefault="00DF4CC7" w:rsidP="00DF2D1B">
      <w:pPr>
        <w:spacing w:line="360" w:lineRule="auto"/>
        <w:jc w:val="both"/>
      </w:pPr>
      <w:r>
        <w:fldChar w:fldCharType="begin"/>
      </w:r>
      <w:r>
        <w:instrText xml:space="preserve"> REF _Ref268696944 \h </w:instrText>
      </w:r>
      <w:r>
        <w:fldChar w:fldCharType="separate"/>
      </w:r>
      <w:r>
        <w:t xml:space="preserve">Figure </w:t>
      </w:r>
      <w:r>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 </w:t>
      </w:r>
      <w:r w:rsidR="00356516">
        <w:fldChar w:fldCharType="begin"/>
      </w:r>
      <w:r w:rsidR="00356516">
        <w:instrText xml:space="preserve"> REF _Ref268178439 \h </w:instrText>
      </w:r>
      <w:r w:rsidR="00356516">
        <w:fldChar w:fldCharType="separate"/>
      </w:r>
      <w:r w:rsidR="00356516">
        <w:t xml:space="preserve">Table </w:t>
      </w:r>
      <w:r w:rsidR="00356516">
        <w:rPr>
          <w:noProof/>
        </w:rPr>
        <w:t>6</w:t>
      </w:r>
      <w:r w:rsidR="00356516">
        <w:t>: Tree View Filter user story</w:t>
      </w:r>
      <w:r w:rsidR="0035651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5108F5">
        <w:t xml:space="preserve">Figure </w:t>
      </w:r>
      <w:r w:rsidR="005108F5">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ere annotated to be used as filters; these </w:t>
      </w:r>
      <w:r w:rsidR="00913885">
        <w:t xml:space="preserve">classes </w:t>
      </w:r>
      <w:r w:rsidR="00C073EF">
        <w:t>are: spicy, vegetarian, and vegan classes</w:t>
      </w:r>
      <w:r w:rsidR="007E7120">
        <w:t xml:space="preserve">. </w:t>
      </w:r>
      <w:r w:rsidR="008D25A7">
        <w:t xml:space="preserve">hasRole annotation property </w:t>
      </w:r>
      <w:r w:rsidR="00960520">
        <w:t xml:space="preserve">is </w:t>
      </w:r>
      <w:r w:rsidR="008D25A7">
        <w:t xml:space="preserve">associated with each one of these class. </w:t>
      </w:r>
      <w:r w:rsidR="00C52F0E">
        <w:t>On starting the application</w:t>
      </w:r>
      <w:r w:rsidR="008F232A">
        <w:t xml:space="preserve">, </w:t>
      </w:r>
      <w:r w:rsidR="00960520">
        <w:t>the tool</w:t>
      </w:r>
      <w:r w:rsidR="008F232A">
        <w:t xml:space="preserve"> starts searching for classes with filter annotations in them and display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64" w:name="_Ref268698127"/>
      <w:bookmarkStart w:id="165" w:name="_Toc268811824"/>
      <w:r>
        <w:t xml:space="preserve">Figure </w:t>
      </w:r>
      <w:fldSimple w:instr=" SEQ Figure \* ARABIC ">
        <w:r w:rsidR="00E841FC">
          <w:rPr>
            <w:noProof/>
          </w:rPr>
          <w:t>26</w:t>
        </w:r>
      </w:fldSimple>
      <w:bookmarkEnd w:id="164"/>
      <w:r>
        <w:t xml:space="preserve">: </w:t>
      </w:r>
      <w:r w:rsidR="00093EE3">
        <w:t>Sushi o</w:t>
      </w:r>
      <w:r>
        <w:t>ntolo</w:t>
      </w:r>
      <w:r w:rsidR="00093EE3">
        <w:t>gy f</w:t>
      </w:r>
      <w:r>
        <w:t>ilters</w:t>
      </w:r>
      <w:bookmarkEnd w:id="165"/>
    </w:p>
    <w:p w14:paraId="1C275389" w14:textId="415DE7B3" w:rsidR="006A0807" w:rsidRDefault="006A0807" w:rsidP="006E132E">
      <w:pPr>
        <w:pStyle w:val="Heading3"/>
        <w:spacing w:line="360" w:lineRule="auto"/>
        <w:jc w:val="both"/>
      </w:pPr>
      <w:bookmarkStart w:id="166" w:name="_Toc268811779"/>
      <w:r>
        <w:t>Filter the Search Result</w:t>
      </w:r>
      <w:bookmarkEnd w:id="166"/>
    </w:p>
    <w:p w14:paraId="57B2C284" w14:textId="52D73BC3"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650B4A">
        <w:t xml:space="preserve">Figure </w:t>
      </w:r>
      <w:r w:rsidR="00650B4A">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 xml:space="preserve">as mentioned in </w:t>
      </w:r>
      <w:r w:rsidR="00B81BF2">
        <w:fldChar w:fldCharType="begin"/>
      </w:r>
      <w:r w:rsidR="00B81BF2">
        <w:instrText xml:space="preserve"> REF _Ref268709230 \h </w:instrText>
      </w:r>
      <w:r w:rsidR="00B81BF2">
        <w:fldChar w:fldCharType="separate"/>
      </w:r>
      <w:r w:rsidR="00B81BF2">
        <w:t xml:space="preserve">Table </w:t>
      </w:r>
      <w:r w:rsidR="00B81BF2">
        <w:rPr>
          <w:noProof/>
        </w:rPr>
        <w:t>9</w:t>
      </w:r>
      <w:r w:rsidR="00B81BF2">
        <w:t>: Facet user story</w:t>
      </w:r>
      <w:r w:rsidR="00B81BF2">
        <w:fldChar w:fldCharType="end"/>
      </w:r>
      <w:r w:rsidR="00B81BF2">
        <w:t xml:space="preserve">. </w:t>
      </w:r>
      <w:r w:rsidR="00112CF6">
        <w:t xml:space="preserve">Value partition class like Spicy class </w:t>
      </w:r>
      <w:r w:rsidR="004B1411">
        <w:t xml:space="preserve">needs to have two annotation properties: hasRole, and hasProperty. </w:t>
      </w:r>
      <w:r w:rsidR="0044316B">
        <w:t xml:space="preserve">hasRole property define the role of the class which is facet, and hasProperty property determine which object property </w:t>
      </w:r>
      <w:r w:rsidR="00E017F3">
        <w:t>link the Spicy class with an ingredient class.</w:t>
      </w:r>
      <w:r w:rsidR="007571C2">
        <w:t xml:space="preserve"> </w:t>
      </w:r>
      <w:r w:rsidR="009D69D6">
        <w:t>After annotating the sushi ontology</w:t>
      </w:r>
      <w:r w:rsidR="008A5C0D">
        <w:t xml:space="preserve"> with facets annotations</w:t>
      </w:r>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B34614">
        <w:t xml:space="preserve">Figure </w:t>
      </w:r>
      <w:r w:rsidR="00B34614">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user choose all results, then the unfiltered results shows.</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67" w:name="_Ref268708326"/>
      <w:bookmarkStart w:id="168" w:name="_Toc268811825"/>
      <w:r>
        <w:t xml:space="preserve">Figure </w:t>
      </w:r>
      <w:fldSimple w:instr=" SEQ Figure \* ARABIC ">
        <w:r w:rsidR="00E841FC">
          <w:rPr>
            <w:noProof/>
          </w:rPr>
          <w:t>27</w:t>
        </w:r>
      </w:fldSimple>
      <w:bookmarkEnd w:id="167"/>
      <w:r>
        <w:t>: No facet is specified</w:t>
      </w:r>
      <w:bookmarkEnd w:id="168"/>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69" w:name="_Ref268709688"/>
      <w:bookmarkStart w:id="170" w:name="_Ref268709716"/>
      <w:bookmarkStart w:id="171" w:name="_Toc268811826"/>
      <w:r>
        <w:t xml:space="preserve">Figure </w:t>
      </w:r>
      <w:fldSimple w:instr=" SEQ Figure \* ARABIC ">
        <w:r w:rsidR="00E841FC">
          <w:rPr>
            <w:noProof/>
          </w:rPr>
          <w:t>28</w:t>
        </w:r>
      </w:fldSimple>
      <w:bookmarkEnd w:id="170"/>
      <w:r>
        <w:t>: Spicy face</w:t>
      </w:r>
      <w:bookmarkStart w:id="172" w:name="_Ref268697300"/>
      <w:bookmarkEnd w:id="169"/>
      <w:r w:rsidR="00117C09">
        <w:t>t</w:t>
      </w:r>
      <w:bookmarkEnd w:id="171"/>
    </w:p>
    <w:p w14:paraId="30B05169" w14:textId="1D7315CC" w:rsidR="006A0807" w:rsidRDefault="006A0807" w:rsidP="00DF2D1B">
      <w:pPr>
        <w:pStyle w:val="Heading3"/>
        <w:spacing w:line="360" w:lineRule="auto"/>
        <w:jc w:val="both"/>
      </w:pPr>
      <w:bookmarkStart w:id="173" w:name="_Toc268811780"/>
      <w:r>
        <w:t>Display and Switch Between languages</w:t>
      </w:r>
      <w:bookmarkEnd w:id="173"/>
    </w:p>
    <w:p w14:paraId="054967DC" w14:textId="509F94F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861CF4">
        <w:t xml:space="preserve">Figure </w:t>
      </w:r>
      <w:r w:rsidR="00861CF4">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E70AE3">
        <w:t xml:space="preserve">Figure </w:t>
      </w:r>
      <w:r w:rsidR="00E70AE3">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the  selected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74" w:name="_Ref268766151"/>
      <w:bookmarkStart w:id="175" w:name="_Toc268811827"/>
      <w:r>
        <w:t xml:space="preserve">Figure </w:t>
      </w:r>
      <w:fldSimple w:instr=" SEQ Figure \* ARABIC ">
        <w:r w:rsidR="00E841FC">
          <w:rPr>
            <w:noProof/>
          </w:rPr>
          <w:t>29</w:t>
        </w:r>
      </w:fldSimple>
      <w:bookmarkEnd w:id="174"/>
      <w:r>
        <w:t>: Shown available languages in the ontology</w:t>
      </w:r>
      <w:bookmarkEnd w:id="175"/>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6E029860" w:rsidR="00117C09" w:rsidRPr="00117C09" w:rsidRDefault="00117C09" w:rsidP="00117C09">
      <w:pPr>
        <w:pStyle w:val="Caption"/>
        <w:spacing w:line="360" w:lineRule="auto"/>
        <w:jc w:val="center"/>
      </w:pPr>
      <w:bookmarkStart w:id="176" w:name="_Ref268767572"/>
      <w:bookmarkStart w:id="177" w:name="_Toc268811828"/>
      <w:r>
        <w:t xml:space="preserve">Figure </w:t>
      </w:r>
      <w:fldSimple w:instr=" SEQ Figure \* ARABIC ">
        <w:r w:rsidR="00E841FC">
          <w:rPr>
            <w:noProof/>
          </w:rPr>
          <w:t>30</w:t>
        </w:r>
      </w:fldSimple>
      <w:bookmarkEnd w:id="176"/>
      <w:r>
        <w:t>: View After selecting French language</w:t>
      </w:r>
      <w:bookmarkEnd w:id="177"/>
    </w:p>
    <w:p w14:paraId="6317F0A0" w14:textId="4AEFF3B5" w:rsidR="006A0807" w:rsidRDefault="00D97CDA" w:rsidP="00AF2E11">
      <w:pPr>
        <w:pStyle w:val="Heading3"/>
        <w:spacing w:line="360" w:lineRule="auto"/>
        <w:jc w:val="both"/>
      </w:pPr>
      <w:bookmarkStart w:id="178" w:name="_Toc268811781"/>
      <w:r>
        <w:t>M</w:t>
      </w:r>
      <w:r w:rsidRPr="00D97CDA">
        <w:t>iscellaneous</w:t>
      </w:r>
      <w:bookmarkEnd w:id="178"/>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586E70EC"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F70F92">
        <w:t xml:space="preserve">Figure </w:t>
      </w:r>
      <w:r w:rsidR="00F70F92">
        <w:rPr>
          <w:noProof/>
        </w:rPr>
        <w:t>30</w:t>
      </w:r>
      <w:r w:rsidR="00F70F92">
        <w:fldChar w:fldCharType="end"/>
      </w:r>
      <w:r w:rsidR="000A0F93">
        <w:t xml:space="preserve">, </w:t>
      </w:r>
      <w:r w:rsidR="009C31B3">
        <w:t xml:space="preserve">filters that are produced from the ontology is only present in the tree view. </w:t>
      </w:r>
      <w:r w:rsidR="000718F3">
        <w:t>Whereas, l</w:t>
      </w:r>
      <w:r w:rsidR="009C31B3">
        <w:t xml:space="preserve">ist view contains all of the ingredients in </w:t>
      </w:r>
      <w:r w:rsidR="009C31B3" w:rsidRPr="009C31B3">
        <w:t xml:space="preserve">alphabetical </w:t>
      </w:r>
      <w:r w:rsidR="009C31B3">
        <w:t>order</w:t>
      </w:r>
      <w:r w:rsidR="00513E80">
        <w:t>.</w:t>
      </w:r>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4B7850">
        <w:t xml:space="preserve">Figure </w:t>
      </w:r>
      <w:r w:rsidR="004B7850">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79" w:name="_Ref268781288"/>
      <w:bookmarkStart w:id="180" w:name="_Toc268811829"/>
      <w:r>
        <w:t xml:space="preserve">Figure </w:t>
      </w:r>
      <w:fldSimple w:instr=" SEQ Figure \* ARABIC ">
        <w:r w:rsidR="00E841FC">
          <w:rPr>
            <w:noProof/>
          </w:rPr>
          <w:t>31</w:t>
        </w:r>
      </w:fldSimple>
      <w:bookmarkEnd w:id="179"/>
      <w:r>
        <w:t>: List view</w:t>
      </w:r>
      <w:bookmarkEnd w:id="180"/>
    </w:p>
    <w:p w14:paraId="01377AFF" w14:textId="195F2107"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02691F">
        <w:t xml:space="preserve">Figure </w:t>
      </w:r>
      <w:r w:rsidR="0002691F">
        <w:rPr>
          <w:noProof/>
        </w:rPr>
        <w:t>32</w:t>
      </w:r>
      <w:r w:rsidR="0002691F">
        <w:fldChar w:fldCharType="end"/>
      </w:r>
      <w:r w:rsidR="0002691F">
        <w:t xml:space="preserve">, </w:t>
      </w:r>
      <w:r w:rsidR="007C259F">
        <w:t>user enters wanted text in any language and click OK. The application then refresh its views to reflect the entered text.</w:t>
      </w:r>
      <w:r w:rsidR="00911CC9">
        <w:t xml:space="preserve"> </w:t>
      </w:r>
      <w:r w:rsidR="00C143CD">
        <w:t>Three labels can be changed the filters heading label in the tree view, the includes and the excludes labels in the query panel.</w:t>
      </w:r>
      <w:r w:rsidR="009415AA">
        <w:t xml:space="preserve"> In the other hand ,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3">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81" w:name="_Ref268783775"/>
      <w:bookmarkStart w:id="182" w:name="_Toc268811830"/>
      <w:r>
        <w:t xml:space="preserve">Figure </w:t>
      </w:r>
      <w:fldSimple w:instr=" SEQ Figure \* ARABIC ">
        <w:r w:rsidR="00E841FC">
          <w:rPr>
            <w:noProof/>
          </w:rPr>
          <w:t>32</w:t>
        </w:r>
      </w:fldSimple>
      <w:bookmarkEnd w:id="181"/>
      <w:r>
        <w:t>: Change labels' &amp; buttons' text</w:t>
      </w:r>
      <w:bookmarkEnd w:id="182"/>
    </w:p>
    <w:p w14:paraId="68B9E1D8" w14:textId="020600A8" w:rsidR="004B79F8" w:rsidRDefault="004B79F8" w:rsidP="00AF2E11">
      <w:pPr>
        <w:pStyle w:val="Heading2"/>
        <w:spacing w:line="360" w:lineRule="auto"/>
        <w:jc w:val="both"/>
      </w:pPr>
      <w:bookmarkStart w:id="183" w:name="_Toc268811782"/>
      <w:r>
        <w:t>Limitations</w:t>
      </w:r>
      <w:bookmarkEnd w:id="183"/>
    </w:p>
    <w:p w14:paraId="434218BD" w14:textId="4933BCC6"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Annotations as metadata for the ontology classes</w:t>
      </w:r>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25D384CF" w14:textId="694016BD" w:rsidR="00B06A5F" w:rsidRDefault="00B06A5F" w:rsidP="007B21EA">
      <w:pPr>
        <w:pStyle w:val="ListParagraph"/>
        <w:numPr>
          <w:ilvl w:val="0"/>
          <w:numId w:val="36"/>
        </w:numPr>
        <w:spacing w:after="240" w:line="360" w:lineRule="auto"/>
        <w:ind w:left="714" w:hanging="357"/>
        <w:jc w:val="both"/>
      </w:pPr>
      <w:r>
        <w:t>OWL</w:t>
      </w:r>
      <w:r w:rsidR="002E750B">
        <w:t xml:space="preserve"> annotations.</w:t>
      </w:r>
    </w:p>
    <w:p w14:paraId="7AF3A301" w14:textId="0554F08F" w:rsidR="00DF7889" w:rsidRDefault="00A74F2D" w:rsidP="004A056F">
      <w:pPr>
        <w:spacing w:line="360" w:lineRule="auto"/>
        <w:jc w:val="both"/>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In OWL there are two types of classes: named class which is created and defined by the ontology developer, and unnamed class which is a class expression.</w:t>
      </w:r>
      <w:r w:rsidR="00E35770">
        <w:t xml:space="preserve"> </w:t>
      </w:r>
      <w:r w:rsidR="00295CCC">
        <w:t>The</w:t>
      </w:r>
      <w:r w:rsidR="00E35770">
        <w:t xml:space="preserve"> best use of filters is with unnamed classes since the named one ar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filter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15013A">
        <w:t xml:space="preserve"> </w:t>
      </w:r>
      <w:r w:rsidR="004F4F4C">
        <w:fldChar w:fldCharType="begin"/>
      </w:r>
      <w:r w:rsidR="004F4F4C">
        <w:instrText xml:space="preserve"> REF _Ref268810612 \h </w:instrText>
      </w:r>
      <w:r w:rsidR="004F4F4C">
        <w:fldChar w:fldCharType="separate"/>
      </w:r>
      <w:r w:rsidR="004F4F4C">
        <w:t xml:space="preserve">Figure </w:t>
      </w:r>
      <w:r w:rsidR="004F4F4C">
        <w:rPr>
          <w:noProof/>
        </w:rPr>
        <w:t>33</w:t>
      </w:r>
      <w:r w:rsidR="004F4F4C">
        <w:fldChar w:fldCharType="end"/>
      </w:r>
      <w:r w:rsidR="004F4F4C">
        <w:t>.</w:t>
      </w:r>
      <w:r w:rsidR="00A07475">
        <w:t xml:space="preserve"> </w:t>
      </w:r>
      <w:r w:rsidR="00F5526A">
        <w:t>As a result of this</w:t>
      </w:r>
      <w:r w:rsidR="00A07475">
        <w:t xml:space="preserve"> limitation, user see the filter as filter and as a class.</w:t>
      </w:r>
    </w:p>
    <w:p w14:paraId="10AC6B13" w14:textId="61373A32" w:rsidR="00E841FC" w:rsidRDefault="004A056F" w:rsidP="00A04BAE">
      <w:pPr>
        <w:keepNext/>
        <w:spacing w:after="120"/>
        <w:jc w:val="center"/>
      </w:pPr>
      <w:bookmarkStart w:id="184"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4">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85" w:name="_Toc268811831"/>
      <w:r>
        <w:t xml:space="preserve">Figure </w:t>
      </w:r>
      <w:fldSimple w:instr=" SEQ Figure \* ARABIC ">
        <w:r>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85"/>
      <w:r w:rsidR="008B481F">
        <w:fldChar w:fldCharType="end"/>
      </w:r>
      <w:bookmarkEnd w:id="184"/>
    </w:p>
    <w:p w14:paraId="3BA55733" w14:textId="77777777" w:rsidR="00C64562" w:rsidRDefault="003B77D1" w:rsidP="00870B86">
      <w:pPr>
        <w:pStyle w:val="Heading2"/>
        <w:spacing w:line="360" w:lineRule="auto"/>
        <w:jc w:val="both"/>
      </w:pPr>
      <w:bookmarkStart w:id="186" w:name="_Toc268811783"/>
      <w:r>
        <w:t>Conclusion</w:t>
      </w:r>
      <w:bookmarkEnd w:id="186"/>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759E2FBE" w14:textId="18D97D4E" w:rsidR="006315D4" w:rsidRDefault="006315D4" w:rsidP="00C64562">
      <w:pPr>
        <w:pStyle w:val="Heading2"/>
        <w:numPr>
          <w:ilvl w:val="0"/>
          <w:numId w:val="0"/>
        </w:numPr>
        <w:spacing w:line="360" w:lineRule="auto"/>
        <w:jc w:val="both"/>
      </w:pPr>
      <w:r>
        <w:br w:type="page"/>
      </w:r>
    </w:p>
    <w:p w14:paraId="54F3D3F4" w14:textId="4CE0F9A0" w:rsidR="006315D4" w:rsidRDefault="00C951C9" w:rsidP="00CA4FD0">
      <w:pPr>
        <w:pStyle w:val="Heading1"/>
        <w:spacing w:line="360" w:lineRule="auto"/>
        <w:rPr>
          <w:rFonts w:cs="Times New Roman"/>
        </w:rPr>
      </w:pPr>
      <w:bookmarkStart w:id="187" w:name="_Toc268811784"/>
      <w:r w:rsidRPr="00C951C9">
        <w:rPr>
          <w:rFonts w:cs="Times New Roman"/>
        </w:rPr>
        <w:t>TESTING</w:t>
      </w:r>
      <w:bookmarkEnd w:id="187"/>
    </w:p>
    <w:p w14:paraId="744EFEA7" w14:textId="77777777" w:rsidR="00290514" w:rsidRDefault="00290514" w:rsidP="00CA4FD0">
      <w:pPr>
        <w:pStyle w:val="Heading2"/>
        <w:spacing w:line="360" w:lineRule="auto"/>
      </w:pPr>
      <w:bookmarkStart w:id="188" w:name="_Toc268811785"/>
      <w:r>
        <w:t>Unit Testing</w:t>
      </w:r>
      <w:bookmarkEnd w:id="188"/>
    </w:p>
    <w:p w14:paraId="33FA31E7" w14:textId="7EC32F4C" w:rsidR="0056657E" w:rsidRPr="0056657E" w:rsidRDefault="0056657E" w:rsidP="00CA4FD0">
      <w:pPr>
        <w:pStyle w:val="Heading2"/>
        <w:spacing w:line="360" w:lineRule="auto"/>
      </w:pPr>
      <w:bookmarkStart w:id="189" w:name="_Toc268811786"/>
      <w:r>
        <w:t>Integration Testing</w:t>
      </w:r>
      <w:bookmarkEnd w:id="189"/>
    </w:p>
    <w:p w14:paraId="46E4C2BD" w14:textId="5E5CA63A" w:rsidR="00B40A38" w:rsidRDefault="00B40A38" w:rsidP="00CA4FD0">
      <w:pPr>
        <w:pStyle w:val="Heading2"/>
        <w:spacing w:line="360" w:lineRule="auto"/>
      </w:pPr>
      <w:bookmarkStart w:id="190" w:name="_Toc268811787"/>
      <w:r>
        <w:t>Conclusion</w:t>
      </w:r>
      <w:bookmarkEnd w:id="190"/>
    </w:p>
    <w:p w14:paraId="510F9890" w14:textId="77777777" w:rsidR="00B40A38" w:rsidRPr="00B40A38" w:rsidRDefault="00B40A38" w:rsidP="00CA4FD0">
      <w:pPr>
        <w:spacing w:line="360" w:lineRule="auto"/>
      </w:pPr>
    </w:p>
    <w:p w14:paraId="156AF550" w14:textId="158C393E" w:rsidR="00692AC2" w:rsidRDefault="00692AC2" w:rsidP="00CA4FD0">
      <w:pPr>
        <w:spacing w:line="360" w:lineRule="auto"/>
      </w:pPr>
      <w:r>
        <w:br w:type="page"/>
      </w:r>
    </w:p>
    <w:p w14:paraId="336A8665" w14:textId="2ADA2E42" w:rsidR="00692AC2" w:rsidRPr="00D2099C" w:rsidRDefault="00D2099C" w:rsidP="00CA4FD0">
      <w:pPr>
        <w:pStyle w:val="Heading1"/>
        <w:spacing w:line="360" w:lineRule="auto"/>
        <w:rPr>
          <w:rFonts w:cs="Times New Roman"/>
        </w:rPr>
      </w:pPr>
      <w:bookmarkStart w:id="191" w:name="_Toc268811788"/>
      <w:r w:rsidRPr="00D2099C">
        <w:rPr>
          <w:rFonts w:cs="Times New Roman"/>
        </w:rPr>
        <w:t>EVALUATION AND CRITICAL ANALYSIS</w:t>
      </w:r>
      <w:bookmarkEnd w:id="191"/>
    </w:p>
    <w:p w14:paraId="18B2ADC1" w14:textId="72A6C28F" w:rsidR="00692AC2" w:rsidRPr="003C39FF" w:rsidRDefault="003C39FF" w:rsidP="00CA4FD0">
      <w:pPr>
        <w:pStyle w:val="Heading2"/>
        <w:spacing w:line="360" w:lineRule="auto"/>
      </w:pPr>
      <w:bookmarkStart w:id="192" w:name="_Toc268811789"/>
      <w:r w:rsidRPr="003C39FF">
        <w:t>Questionnaire</w:t>
      </w:r>
      <w:bookmarkEnd w:id="192"/>
    </w:p>
    <w:p w14:paraId="39B51300" w14:textId="72DD343D" w:rsidR="003C39FF" w:rsidRPr="003C39FF" w:rsidRDefault="003C39FF" w:rsidP="00CA4FD0">
      <w:pPr>
        <w:pStyle w:val="Heading3"/>
        <w:spacing w:line="360" w:lineRule="auto"/>
        <w:rPr>
          <w:rFonts w:cs="Times New Roman"/>
        </w:rPr>
      </w:pPr>
      <w:bookmarkStart w:id="193" w:name="_Toc268811790"/>
      <w:r w:rsidRPr="003C39FF">
        <w:rPr>
          <w:rFonts w:cs="Times New Roman"/>
        </w:rPr>
        <w:t>Questions</w:t>
      </w:r>
      <w:bookmarkEnd w:id="193"/>
    </w:p>
    <w:p w14:paraId="0282E6CF" w14:textId="072819AF" w:rsidR="003C39FF" w:rsidRPr="003C39FF" w:rsidRDefault="003C39FF" w:rsidP="00CA4FD0">
      <w:pPr>
        <w:pStyle w:val="Heading3"/>
        <w:spacing w:line="360" w:lineRule="auto"/>
        <w:rPr>
          <w:rFonts w:cs="Times New Roman"/>
        </w:rPr>
      </w:pPr>
      <w:bookmarkStart w:id="194" w:name="_Toc268811791"/>
      <w:r w:rsidRPr="003C39FF">
        <w:rPr>
          <w:rFonts w:cs="Times New Roman"/>
        </w:rPr>
        <w:t>Participants</w:t>
      </w:r>
      <w:bookmarkEnd w:id="194"/>
    </w:p>
    <w:p w14:paraId="2B2A0C56" w14:textId="20B30E7D" w:rsidR="003C39FF" w:rsidRPr="003C39FF" w:rsidRDefault="003C39FF" w:rsidP="00CA4FD0">
      <w:pPr>
        <w:pStyle w:val="Heading3"/>
        <w:spacing w:line="360" w:lineRule="auto"/>
        <w:rPr>
          <w:rFonts w:cs="Times New Roman"/>
        </w:rPr>
      </w:pPr>
      <w:bookmarkStart w:id="195" w:name="_Toc268811792"/>
      <w:r w:rsidRPr="003C39FF">
        <w:rPr>
          <w:rFonts w:cs="Times New Roman"/>
        </w:rPr>
        <w:t>Results</w:t>
      </w:r>
      <w:bookmarkEnd w:id="195"/>
    </w:p>
    <w:p w14:paraId="286E0B45" w14:textId="103FA2A3" w:rsidR="003C39FF" w:rsidRPr="003C39FF" w:rsidRDefault="003C39FF" w:rsidP="00CA4FD0">
      <w:pPr>
        <w:pStyle w:val="Heading3"/>
        <w:spacing w:line="360" w:lineRule="auto"/>
        <w:rPr>
          <w:rFonts w:cs="Times New Roman"/>
        </w:rPr>
      </w:pPr>
      <w:bookmarkStart w:id="196" w:name="_Toc268811793"/>
      <w:r w:rsidRPr="003C39FF">
        <w:rPr>
          <w:rFonts w:cs="Times New Roman"/>
        </w:rPr>
        <w:t>Hypothesis Acceptance</w:t>
      </w:r>
      <w:bookmarkEnd w:id="196"/>
    </w:p>
    <w:p w14:paraId="744EF6CB" w14:textId="0FAD8CAF" w:rsidR="003C39FF" w:rsidRDefault="003C39FF" w:rsidP="00CA4FD0">
      <w:pPr>
        <w:pStyle w:val="Heading2"/>
        <w:spacing w:line="360" w:lineRule="auto"/>
      </w:pPr>
      <w:bookmarkStart w:id="197" w:name="_Toc268811794"/>
      <w:r w:rsidRPr="003C39FF">
        <w:t>Conclusion</w:t>
      </w:r>
      <w:bookmarkEnd w:id="197"/>
    </w:p>
    <w:p w14:paraId="2F10B8E5" w14:textId="2F91F0C0" w:rsidR="00EB0973" w:rsidRDefault="00EB0973" w:rsidP="00CA4FD0">
      <w:pPr>
        <w:spacing w:line="360" w:lineRule="auto"/>
      </w:pPr>
      <w:r>
        <w:br w:type="page"/>
      </w:r>
    </w:p>
    <w:p w14:paraId="0CCDBB23" w14:textId="1C0FAB96" w:rsidR="00EB0973" w:rsidRDefault="007337BA" w:rsidP="00CA4FD0">
      <w:pPr>
        <w:pStyle w:val="Heading1"/>
        <w:spacing w:line="360" w:lineRule="auto"/>
        <w:rPr>
          <w:rFonts w:cs="Times New Roman"/>
        </w:rPr>
      </w:pPr>
      <w:bookmarkStart w:id="198" w:name="_Toc268811795"/>
      <w:r w:rsidRPr="007337BA">
        <w:rPr>
          <w:rFonts w:cs="Times New Roman"/>
        </w:rPr>
        <w:t>CONCLUSION AND FUTURE WORK</w:t>
      </w:r>
      <w:bookmarkEnd w:id="198"/>
    </w:p>
    <w:p w14:paraId="2951C887" w14:textId="6188C936" w:rsidR="005E3868" w:rsidRDefault="005E3868" w:rsidP="00CA4FD0">
      <w:pPr>
        <w:pStyle w:val="Heading2"/>
        <w:spacing w:line="360" w:lineRule="auto"/>
      </w:pPr>
      <w:bookmarkStart w:id="199" w:name="_Toc268811796"/>
      <w:r>
        <w:t>Summary of Achievements</w:t>
      </w:r>
      <w:bookmarkEnd w:id="199"/>
    </w:p>
    <w:p w14:paraId="4186A248" w14:textId="0C783243" w:rsidR="005E3868" w:rsidRDefault="008912E5" w:rsidP="00CA4FD0">
      <w:pPr>
        <w:pStyle w:val="Heading2"/>
        <w:spacing w:line="360" w:lineRule="auto"/>
      </w:pPr>
      <w:bookmarkStart w:id="200" w:name="_Toc268811797"/>
      <w:r>
        <w:t>Future Work</w:t>
      </w:r>
      <w:bookmarkEnd w:id="200"/>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01" w:name="_Toc268811798"/>
      <w:r w:rsidRPr="00DD4776">
        <w:rPr>
          <w:rFonts w:cs="Times New Roman"/>
        </w:rPr>
        <w:t>REFERENCES</w:t>
      </w:r>
      <w:bookmarkEnd w:id="201"/>
    </w:p>
    <w:p w14:paraId="25228F79" w14:textId="77777777" w:rsidR="00DD4776" w:rsidRDefault="00DD4776" w:rsidP="00CA4FD0">
      <w:pPr>
        <w:spacing w:line="360" w:lineRule="auto"/>
      </w:pPr>
    </w:p>
    <w:p w14:paraId="1CAAE891" w14:textId="77777777" w:rsidR="008B481F" w:rsidRPr="008B481F" w:rsidRDefault="00DD4776" w:rsidP="008B481F">
      <w:pPr>
        <w:pStyle w:val="EndNoteBibliography"/>
        <w:ind w:left="720" w:hanging="720"/>
        <w:rPr>
          <w:noProof/>
        </w:rPr>
      </w:pPr>
      <w:r>
        <w:fldChar w:fldCharType="begin"/>
      </w:r>
      <w:r>
        <w:instrText xml:space="preserve"> ADDIN EN.REFLIST </w:instrText>
      </w:r>
      <w:r>
        <w:fldChar w:fldCharType="separate"/>
      </w:r>
      <w:r w:rsidR="008B481F" w:rsidRPr="008B481F">
        <w:rPr>
          <w:noProof/>
        </w:rPr>
        <w:t>1.</w:t>
      </w:r>
      <w:r w:rsidR="008B481F" w:rsidRPr="008B481F">
        <w:rPr>
          <w:noProof/>
        </w:rPr>
        <w:tab/>
        <w:t xml:space="preserve">Ding, L., et al., </w:t>
      </w:r>
      <w:r w:rsidR="008B481F" w:rsidRPr="008B481F">
        <w:rPr>
          <w:i/>
          <w:noProof/>
        </w:rPr>
        <w:t>Using Ontologies in the Semantic Web: A Survey</w:t>
      </w:r>
      <w:r w:rsidR="008B481F" w:rsidRPr="008B481F">
        <w:rPr>
          <w:noProof/>
        </w:rPr>
        <w:t xml:space="preserve">, in </w:t>
      </w:r>
      <w:r w:rsidR="008B481F" w:rsidRPr="008B481F">
        <w:rPr>
          <w:i/>
          <w:noProof/>
        </w:rPr>
        <w:t>Ontologies</w:t>
      </w:r>
      <w:r w:rsidR="008B481F" w:rsidRPr="008B481F">
        <w:rPr>
          <w:noProof/>
        </w:rPr>
        <w:t>. 2007, Springer US. p. 79-113.</w:t>
      </w:r>
    </w:p>
    <w:p w14:paraId="5D9F8277" w14:textId="77777777" w:rsidR="008B481F" w:rsidRPr="008B481F" w:rsidRDefault="008B481F" w:rsidP="008B481F">
      <w:pPr>
        <w:pStyle w:val="EndNoteBibliography"/>
        <w:ind w:left="720" w:hanging="720"/>
        <w:rPr>
          <w:noProof/>
        </w:rPr>
      </w:pPr>
      <w:r w:rsidRPr="008B481F">
        <w:rPr>
          <w:noProof/>
        </w:rPr>
        <w:t>2.</w:t>
      </w:r>
      <w:r w:rsidRPr="008B481F">
        <w:rPr>
          <w:noProof/>
        </w:rPr>
        <w:tab/>
        <w:t xml:space="preserve">Stevens, R., et al., </w:t>
      </w:r>
      <w:r w:rsidRPr="008B481F">
        <w:rPr>
          <w:i/>
          <w:noProof/>
        </w:rPr>
        <w:t>TAMBIS: Transparent Access to Multiple Bioinformatics Information Sources.</w:t>
      </w:r>
      <w:r w:rsidRPr="008B481F">
        <w:rPr>
          <w:noProof/>
        </w:rPr>
        <w:t xml:space="preserve"> IBM System Journal. </w:t>
      </w:r>
      <w:r w:rsidRPr="008B481F">
        <w:rPr>
          <w:b/>
          <w:noProof/>
        </w:rPr>
        <w:t>40</w:t>
      </w:r>
      <w:r w:rsidRPr="008B481F">
        <w:rPr>
          <w:noProof/>
        </w:rPr>
        <w:t>(2): p. 532-551.</w:t>
      </w:r>
    </w:p>
    <w:p w14:paraId="5A4DD72D" w14:textId="77777777" w:rsidR="008B481F" w:rsidRPr="008B481F" w:rsidRDefault="008B481F" w:rsidP="008B481F">
      <w:pPr>
        <w:pStyle w:val="EndNoteBibliography"/>
        <w:ind w:left="720" w:hanging="720"/>
        <w:rPr>
          <w:noProof/>
        </w:rPr>
      </w:pPr>
      <w:r w:rsidRPr="008B481F">
        <w:rPr>
          <w:noProof/>
        </w:rPr>
        <w:t>3.</w:t>
      </w:r>
      <w:r w:rsidRPr="008B481F">
        <w:rPr>
          <w:noProof/>
        </w:rPr>
        <w:tab/>
        <w:t xml:space="preserve">Catarci, T., et al., </w:t>
      </w:r>
      <w:r w:rsidRPr="008B481F">
        <w:rPr>
          <w:i/>
          <w:noProof/>
        </w:rPr>
        <w:t>An Ontology Based Visual Tool for Query Formulation Support.</w:t>
      </w:r>
      <w:r w:rsidRPr="008B481F">
        <w:rPr>
          <w:noProof/>
        </w:rPr>
        <w:t xml:space="preserve"> ECAI, 2004: p. 308-312.</w:t>
      </w:r>
    </w:p>
    <w:p w14:paraId="23FC6EB2" w14:textId="77777777" w:rsidR="008B481F" w:rsidRPr="008B481F" w:rsidRDefault="008B481F" w:rsidP="008B481F">
      <w:pPr>
        <w:pStyle w:val="EndNoteBibliography"/>
        <w:ind w:left="720" w:hanging="720"/>
        <w:rPr>
          <w:noProof/>
        </w:rPr>
      </w:pPr>
      <w:r w:rsidRPr="008B481F">
        <w:rPr>
          <w:noProof/>
        </w:rPr>
        <w:t>4.</w:t>
      </w:r>
      <w:r w:rsidRPr="008B481F">
        <w:rPr>
          <w:noProof/>
        </w:rPr>
        <w:tab/>
        <w:t xml:space="preserve">Horridge, M., </w:t>
      </w:r>
      <w:r w:rsidRPr="008B481F">
        <w:rPr>
          <w:i/>
          <w:noProof/>
        </w:rPr>
        <w:t>The Manchester Pizza Finder</w:t>
      </w:r>
      <w:r w:rsidRPr="008B481F">
        <w:rPr>
          <w:noProof/>
        </w:rPr>
        <w:t>. University of Manchester.</w:t>
      </w:r>
    </w:p>
    <w:p w14:paraId="7B4216E4" w14:textId="77777777" w:rsidR="008B481F" w:rsidRPr="008B481F" w:rsidRDefault="008B481F" w:rsidP="008B481F">
      <w:pPr>
        <w:pStyle w:val="EndNoteBibliography"/>
        <w:ind w:left="720" w:hanging="720"/>
        <w:rPr>
          <w:noProof/>
        </w:rPr>
      </w:pPr>
      <w:r w:rsidRPr="008B481F">
        <w:rPr>
          <w:noProof/>
        </w:rPr>
        <w:t>5.</w:t>
      </w:r>
      <w:r w:rsidRPr="008B481F">
        <w:rPr>
          <w:noProof/>
        </w:rPr>
        <w:tab/>
        <w:t xml:space="preserve">Bechhofer, S. and N.W. Paton, </w:t>
      </w:r>
      <w:r w:rsidRPr="008B481F">
        <w:rPr>
          <w:i/>
          <w:noProof/>
        </w:rPr>
        <w:t>Ontology Visual Querying</w:t>
      </w:r>
      <w:r w:rsidRPr="008B481F">
        <w:rPr>
          <w:noProof/>
        </w:rPr>
        <w:t xml:space="preserve">, in </w:t>
      </w:r>
      <w:r w:rsidRPr="008B481F">
        <w:rPr>
          <w:i/>
          <w:noProof/>
        </w:rPr>
        <w:t>Encyclopedia of Database Systems</w:t>
      </w:r>
      <w:r w:rsidRPr="008B481F">
        <w:rPr>
          <w:noProof/>
        </w:rPr>
        <w:t>. 2009, Springer.</w:t>
      </w:r>
    </w:p>
    <w:p w14:paraId="75806E7E" w14:textId="324995B9" w:rsidR="008B481F" w:rsidRPr="008B481F" w:rsidRDefault="008B481F" w:rsidP="008B481F">
      <w:pPr>
        <w:pStyle w:val="EndNoteBibliography"/>
        <w:ind w:left="720" w:hanging="720"/>
        <w:rPr>
          <w:noProof/>
        </w:rPr>
      </w:pPr>
      <w:r w:rsidRPr="008B481F">
        <w:rPr>
          <w:noProof/>
        </w:rPr>
        <w:t>6.</w:t>
      </w:r>
      <w:r w:rsidRPr="008B481F">
        <w:rPr>
          <w:noProof/>
        </w:rPr>
        <w:tab/>
        <w:t xml:space="preserve">Bechhofer, S. </w:t>
      </w:r>
      <w:r w:rsidRPr="008B481F">
        <w:rPr>
          <w:i/>
          <w:noProof/>
        </w:rPr>
        <w:t>The Manchester Sushi Finder - Project Page</w:t>
      </w:r>
      <w:r w:rsidRPr="008B481F">
        <w:rPr>
          <w:noProof/>
        </w:rPr>
        <w:t xml:space="preserve">. 2014  [cited 2014 March 5, 2014]; Available from: </w:t>
      </w:r>
      <w:hyperlink r:id="rId45" w:history="1">
        <w:r w:rsidRPr="008B481F">
          <w:rPr>
            <w:rStyle w:val="Hyperlink"/>
            <w:rFonts w:ascii="Times New Roman" w:hAnsi="Times New Roman"/>
            <w:noProof/>
          </w:rPr>
          <w:t>http://studentnet.cs.manchester.ac.uk/pgt/2013/COMP60990/project/projectbookdetails.php?projectid=20889</w:t>
        </w:r>
      </w:hyperlink>
      <w:r w:rsidRPr="008B481F">
        <w:rPr>
          <w:noProof/>
        </w:rPr>
        <w:t>.</w:t>
      </w:r>
    </w:p>
    <w:p w14:paraId="3C193FF1" w14:textId="38A74929" w:rsidR="008B481F" w:rsidRPr="008B481F" w:rsidRDefault="008B481F" w:rsidP="008B481F">
      <w:pPr>
        <w:pStyle w:val="EndNoteBibliography"/>
        <w:ind w:left="720" w:hanging="720"/>
        <w:rPr>
          <w:noProof/>
        </w:rPr>
      </w:pPr>
      <w:r w:rsidRPr="008B481F">
        <w:rPr>
          <w:noProof/>
        </w:rPr>
        <w:t>7.</w:t>
      </w:r>
      <w:r w:rsidRPr="008B481F">
        <w:rPr>
          <w:noProof/>
        </w:rPr>
        <w:tab/>
        <w:t xml:space="preserve">Group, W.C.O.W. </w:t>
      </w:r>
      <w:r w:rsidRPr="008B481F">
        <w:rPr>
          <w:i/>
          <w:noProof/>
        </w:rPr>
        <w:t>Web Ontology Language (OWL)</w:t>
      </w:r>
      <w:r w:rsidRPr="008B481F">
        <w:rPr>
          <w:noProof/>
        </w:rPr>
        <w:t xml:space="preserve">. 2012  [cited 2014 April 19, 2014]; Available from: </w:t>
      </w:r>
      <w:hyperlink r:id="rId46" w:history="1">
        <w:r w:rsidRPr="008B481F">
          <w:rPr>
            <w:rStyle w:val="Hyperlink"/>
            <w:rFonts w:ascii="Times New Roman" w:hAnsi="Times New Roman"/>
            <w:noProof/>
          </w:rPr>
          <w:t>http://www.w3.org/2001/sw/wiki/OWL</w:t>
        </w:r>
      </w:hyperlink>
      <w:r w:rsidRPr="008B481F">
        <w:rPr>
          <w:noProof/>
        </w:rPr>
        <w:t>.</w:t>
      </w:r>
    </w:p>
    <w:p w14:paraId="12B75918" w14:textId="77777777" w:rsidR="008B481F" w:rsidRPr="008B481F" w:rsidRDefault="008B481F" w:rsidP="008B481F">
      <w:pPr>
        <w:pStyle w:val="EndNoteBibliography"/>
        <w:ind w:left="720" w:hanging="720"/>
        <w:rPr>
          <w:noProof/>
        </w:rPr>
      </w:pPr>
      <w:r w:rsidRPr="008B481F">
        <w:rPr>
          <w:noProof/>
        </w:rPr>
        <w:t>8.</w:t>
      </w:r>
      <w:r w:rsidRPr="008B481F">
        <w:rPr>
          <w:noProof/>
        </w:rPr>
        <w:tab/>
        <w:t xml:space="preserve">Davis, R., H. Shrobe, and P. Szolovits, </w:t>
      </w:r>
      <w:r w:rsidRPr="008B481F">
        <w:rPr>
          <w:i/>
          <w:noProof/>
        </w:rPr>
        <w:t>What is a Knowledge Representation?</w:t>
      </w:r>
      <w:r w:rsidRPr="008B481F">
        <w:rPr>
          <w:noProof/>
        </w:rPr>
        <w:t xml:space="preserve">, in </w:t>
      </w:r>
      <w:r w:rsidRPr="008B481F">
        <w:rPr>
          <w:i/>
          <w:noProof/>
        </w:rPr>
        <w:t>AI Magazine</w:t>
      </w:r>
      <w:r w:rsidRPr="008B481F">
        <w:rPr>
          <w:noProof/>
        </w:rPr>
        <w:t>. 1993. p. 17-33.</w:t>
      </w:r>
    </w:p>
    <w:p w14:paraId="7F17A0C0" w14:textId="3EBF1A8C" w:rsidR="008B481F" w:rsidRPr="008B481F" w:rsidRDefault="008B481F" w:rsidP="008B481F">
      <w:pPr>
        <w:pStyle w:val="EndNoteBibliography"/>
        <w:ind w:left="720" w:hanging="720"/>
        <w:rPr>
          <w:noProof/>
        </w:rPr>
      </w:pPr>
      <w:r w:rsidRPr="008B481F">
        <w:rPr>
          <w:noProof/>
        </w:rPr>
        <w:t>9.</w:t>
      </w:r>
      <w:r w:rsidRPr="008B481F">
        <w:rPr>
          <w:noProof/>
        </w:rPr>
        <w:tab/>
        <w:t xml:space="preserve">Group, O.W. </w:t>
      </w:r>
      <w:r w:rsidRPr="008B481F">
        <w:rPr>
          <w:i/>
          <w:noProof/>
        </w:rPr>
        <w:t>OWL Web Ontology Language Overview</w:t>
      </w:r>
      <w:r w:rsidRPr="008B481F">
        <w:rPr>
          <w:noProof/>
        </w:rPr>
        <w:t xml:space="preserve">. 2004  [cited 2014 May 13, 2014]; Available from: </w:t>
      </w:r>
      <w:hyperlink r:id="rId47" w:history="1">
        <w:r w:rsidRPr="008B481F">
          <w:rPr>
            <w:rStyle w:val="Hyperlink"/>
            <w:rFonts w:ascii="Times New Roman" w:hAnsi="Times New Roman"/>
            <w:noProof/>
          </w:rPr>
          <w:t>http://www.w3.org/TR/owl-features</w:t>
        </w:r>
      </w:hyperlink>
      <w:r w:rsidRPr="008B481F">
        <w:rPr>
          <w:noProof/>
        </w:rPr>
        <w:t>.</w:t>
      </w:r>
    </w:p>
    <w:p w14:paraId="4659FE0C" w14:textId="77777777" w:rsidR="008B481F" w:rsidRPr="008B481F" w:rsidRDefault="008B481F" w:rsidP="008B481F">
      <w:pPr>
        <w:pStyle w:val="EndNoteBibliography"/>
        <w:ind w:left="720" w:hanging="720"/>
        <w:rPr>
          <w:noProof/>
        </w:rPr>
      </w:pPr>
      <w:r w:rsidRPr="008B481F">
        <w:rPr>
          <w:noProof/>
        </w:rPr>
        <w:t>10.</w:t>
      </w:r>
      <w:r w:rsidRPr="008B481F">
        <w:rPr>
          <w:noProof/>
        </w:rPr>
        <w:tab/>
        <w:t xml:space="preserve">M, H. and B. S, </w:t>
      </w:r>
      <w:r w:rsidRPr="008B481F">
        <w:rPr>
          <w:i/>
          <w:noProof/>
        </w:rPr>
        <w:t>The OWL API: A Java API for OWL ontologies.</w:t>
      </w:r>
      <w:r w:rsidRPr="008B481F">
        <w:rPr>
          <w:noProof/>
        </w:rPr>
        <w:t xml:space="preserve"> Semantic Web, 2011. </w:t>
      </w:r>
      <w:r w:rsidRPr="008B481F">
        <w:rPr>
          <w:b/>
          <w:noProof/>
        </w:rPr>
        <w:t>2</w:t>
      </w:r>
      <w:r w:rsidRPr="008B481F">
        <w:rPr>
          <w:noProof/>
        </w:rPr>
        <w:t>(Number 1 / 2011): p. 11-21.</w:t>
      </w:r>
    </w:p>
    <w:p w14:paraId="50CD6346" w14:textId="631DEB31" w:rsidR="008B481F" w:rsidRPr="008B481F" w:rsidRDefault="008B481F" w:rsidP="008B481F">
      <w:pPr>
        <w:pStyle w:val="EndNoteBibliography"/>
        <w:ind w:left="720" w:hanging="720"/>
        <w:rPr>
          <w:noProof/>
        </w:rPr>
      </w:pPr>
      <w:r w:rsidRPr="008B481F">
        <w:rPr>
          <w:noProof/>
        </w:rPr>
        <w:t>11.</w:t>
      </w:r>
      <w:r w:rsidRPr="008B481F">
        <w:rPr>
          <w:noProof/>
        </w:rPr>
        <w:tab/>
        <w:t xml:space="preserve">Group, O.W. </w:t>
      </w:r>
      <w:r w:rsidRPr="008B481F">
        <w:rPr>
          <w:i/>
          <w:noProof/>
        </w:rPr>
        <w:t>OWL 2 Web Ontology Language Document Overview</w:t>
      </w:r>
      <w:r w:rsidRPr="008B481F">
        <w:rPr>
          <w:noProof/>
        </w:rPr>
        <w:t xml:space="preserve">. 2012  [cited 2014 May 13, 2014]; Available from: </w:t>
      </w:r>
      <w:hyperlink r:id="rId48" w:history="1">
        <w:r w:rsidRPr="008B481F">
          <w:rPr>
            <w:rStyle w:val="Hyperlink"/>
            <w:rFonts w:ascii="Times New Roman" w:hAnsi="Times New Roman"/>
            <w:noProof/>
          </w:rPr>
          <w:t>http://www.w3.org/TR/owl2-overview/</w:t>
        </w:r>
      </w:hyperlink>
      <w:r w:rsidRPr="008B481F">
        <w:rPr>
          <w:noProof/>
        </w:rPr>
        <w:t>.</w:t>
      </w:r>
    </w:p>
    <w:p w14:paraId="2D3A45F5" w14:textId="678257A8" w:rsidR="008B481F" w:rsidRPr="008B481F" w:rsidRDefault="008B481F" w:rsidP="008B481F">
      <w:pPr>
        <w:pStyle w:val="EndNoteBibliography"/>
        <w:ind w:left="720" w:hanging="720"/>
        <w:rPr>
          <w:noProof/>
        </w:rPr>
      </w:pPr>
      <w:r w:rsidRPr="008B481F">
        <w:rPr>
          <w:noProof/>
        </w:rPr>
        <w:t>12.</w:t>
      </w:r>
      <w:r w:rsidRPr="008B481F">
        <w:rPr>
          <w:noProof/>
        </w:rPr>
        <w:tab/>
        <w:t xml:space="preserve">Wikipedia. </w:t>
      </w:r>
      <w:r w:rsidRPr="008B481F">
        <w:rPr>
          <w:i/>
          <w:noProof/>
        </w:rPr>
        <w:t>Application programming interface</w:t>
      </w:r>
      <w:r w:rsidRPr="008B481F">
        <w:rPr>
          <w:noProof/>
        </w:rPr>
        <w:t xml:space="preserve">.  [cited 2014 April 21, 2014]; Available from: </w:t>
      </w:r>
      <w:hyperlink r:id="rId49" w:history="1">
        <w:r w:rsidRPr="008B481F">
          <w:rPr>
            <w:rStyle w:val="Hyperlink"/>
            <w:rFonts w:ascii="Times New Roman" w:hAnsi="Times New Roman"/>
            <w:noProof/>
          </w:rPr>
          <w:t>http://en.wikipedia.org/wiki/Application_programming_interface</w:t>
        </w:r>
      </w:hyperlink>
      <w:r w:rsidRPr="008B481F">
        <w:rPr>
          <w:noProof/>
        </w:rPr>
        <w:t>.</w:t>
      </w:r>
    </w:p>
    <w:p w14:paraId="55630523" w14:textId="6C6C3683" w:rsidR="008B481F" w:rsidRPr="008B481F" w:rsidRDefault="008B481F" w:rsidP="008B481F">
      <w:pPr>
        <w:pStyle w:val="EndNoteBibliography"/>
        <w:ind w:left="720" w:hanging="720"/>
        <w:rPr>
          <w:noProof/>
        </w:rPr>
      </w:pPr>
      <w:r w:rsidRPr="008B481F">
        <w:rPr>
          <w:noProof/>
        </w:rPr>
        <w:t>13.</w:t>
      </w:r>
      <w:r w:rsidRPr="008B481F">
        <w:rPr>
          <w:noProof/>
        </w:rPr>
        <w:tab/>
      </w:r>
      <w:r w:rsidRPr="008B481F">
        <w:rPr>
          <w:i/>
          <w:noProof/>
        </w:rPr>
        <w:t>The size of the World Wide Web (The Internet)</w:t>
      </w:r>
      <w:r w:rsidRPr="008B481F">
        <w:rPr>
          <w:noProof/>
        </w:rPr>
        <w:t xml:space="preserve">. 2014  [cited 2014 Jun 2, 2014]; Available from: </w:t>
      </w:r>
      <w:hyperlink r:id="rId50" w:history="1">
        <w:r w:rsidRPr="008B481F">
          <w:rPr>
            <w:rStyle w:val="Hyperlink"/>
            <w:rFonts w:ascii="Times New Roman" w:hAnsi="Times New Roman"/>
            <w:noProof/>
          </w:rPr>
          <w:t>http://www.worldwidewebsize.com/</w:t>
        </w:r>
      </w:hyperlink>
      <w:r w:rsidRPr="008B481F">
        <w:rPr>
          <w:noProof/>
        </w:rPr>
        <w:t>.</w:t>
      </w:r>
    </w:p>
    <w:p w14:paraId="65A41144" w14:textId="77777777" w:rsidR="008B481F" w:rsidRPr="008B481F" w:rsidRDefault="008B481F" w:rsidP="008B481F">
      <w:pPr>
        <w:pStyle w:val="EndNoteBibliography"/>
        <w:ind w:left="720" w:hanging="720"/>
        <w:rPr>
          <w:noProof/>
        </w:rPr>
      </w:pPr>
      <w:r w:rsidRPr="008B481F">
        <w:rPr>
          <w:noProof/>
        </w:rPr>
        <w:t>14.</w:t>
      </w:r>
      <w:r w:rsidRPr="008B481F">
        <w:rPr>
          <w:noProof/>
        </w:rPr>
        <w:tab/>
        <w:t xml:space="preserve">Hyvönen, E., S. Saarela, and K. Viljanen, </w:t>
      </w:r>
      <w:r w:rsidRPr="008B481F">
        <w:rPr>
          <w:i/>
          <w:noProof/>
        </w:rPr>
        <w:t>Application of ontology techniques to view-based semantic search and browsing</w:t>
      </w:r>
      <w:r w:rsidRPr="008B481F">
        <w:rPr>
          <w:noProof/>
        </w:rPr>
        <w:t xml:space="preserve">, in </w:t>
      </w:r>
      <w:r w:rsidRPr="008B481F">
        <w:rPr>
          <w:i/>
          <w:noProof/>
        </w:rPr>
        <w:t>The Semantic Web: Research and Applications</w:t>
      </w:r>
      <w:r w:rsidRPr="008B481F">
        <w:rPr>
          <w:noProof/>
        </w:rPr>
        <w:t>. 2004, Springer. p. 92-106.</w:t>
      </w:r>
    </w:p>
    <w:p w14:paraId="7C8B5375" w14:textId="77777777" w:rsidR="008B481F" w:rsidRPr="008B481F" w:rsidRDefault="008B481F" w:rsidP="008B481F">
      <w:pPr>
        <w:pStyle w:val="EndNoteBibliography"/>
        <w:ind w:left="720" w:hanging="720"/>
        <w:rPr>
          <w:i/>
          <w:noProof/>
        </w:rPr>
      </w:pPr>
      <w:r w:rsidRPr="008B481F">
        <w:rPr>
          <w:noProof/>
        </w:rPr>
        <w:t>15.</w:t>
      </w:r>
      <w:r w:rsidRPr="008B481F">
        <w:rPr>
          <w:noProof/>
        </w:rPr>
        <w:tab/>
        <w:t xml:space="preserve">Bechhofer, S., et al., </w:t>
      </w:r>
      <w:r w:rsidRPr="008B481F">
        <w:rPr>
          <w:i/>
          <w:noProof/>
        </w:rPr>
        <w:t>Guiding the User: An Ontology Driven Interface.</w:t>
      </w:r>
    </w:p>
    <w:p w14:paraId="043DA12B" w14:textId="77777777" w:rsidR="008B481F" w:rsidRPr="008B481F" w:rsidRDefault="008B481F" w:rsidP="008B481F">
      <w:pPr>
        <w:pStyle w:val="EndNoteBibliography"/>
        <w:ind w:left="720" w:hanging="720"/>
        <w:rPr>
          <w:noProof/>
        </w:rPr>
      </w:pPr>
      <w:r w:rsidRPr="008B481F">
        <w:rPr>
          <w:noProof/>
        </w:rPr>
        <w:t>16.</w:t>
      </w:r>
      <w:r w:rsidRPr="008B481F">
        <w:rPr>
          <w:noProof/>
        </w:rPr>
        <w:tab/>
        <w:t xml:space="preserve">Bechhofer, S. and C. Goble, </w:t>
      </w:r>
      <w:r w:rsidRPr="008B481F">
        <w:rPr>
          <w:i/>
          <w:noProof/>
        </w:rPr>
        <w:t>Classification Based Navigation and Retrieval for Picture Archives</w:t>
      </w:r>
      <w:r w:rsidRPr="008B481F">
        <w:rPr>
          <w:noProof/>
        </w:rPr>
        <w:t xml:space="preserve">, in </w:t>
      </w:r>
      <w:r w:rsidRPr="008B481F">
        <w:rPr>
          <w:i/>
          <w:noProof/>
        </w:rPr>
        <w:t>Database Semantics</w:t>
      </w:r>
      <w:r w:rsidRPr="008B481F">
        <w:rPr>
          <w:noProof/>
        </w:rPr>
        <w:t>. 1999, Springer. p. 291-310.</w:t>
      </w:r>
    </w:p>
    <w:p w14:paraId="39734565" w14:textId="77777777" w:rsidR="008B481F" w:rsidRPr="008B481F" w:rsidRDefault="008B481F" w:rsidP="008B481F">
      <w:pPr>
        <w:pStyle w:val="EndNoteBibliography"/>
        <w:ind w:left="720" w:hanging="720"/>
        <w:rPr>
          <w:noProof/>
        </w:rPr>
      </w:pPr>
      <w:r w:rsidRPr="008B481F">
        <w:rPr>
          <w:noProof/>
        </w:rPr>
        <w:t>17.</w:t>
      </w:r>
      <w:r w:rsidRPr="008B481F">
        <w:rPr>
          <w:noProof/>
        </w:rPr>
        <w:tab/>
        <w:t xml:space="preserve">Schreiber, A.T.G., et al., </w:t>
      </w:r>
      <w:r w:rsidRPr="008B481F">
        <w:rPr>
          <w:i/>
          <w:noProof/>
        </w:rPr>
        <w:t>Ontology-based photo annotation.</w:t>
      </w:r>
      <w:r w:rsidRPr="008B481F">
        <w:rPr>
          <w:noProof/>
        </w:rPr>
        <w:t xml:space="preserve"> IEEE Intelligent Systems, 2001. </w:t>
      </w:r>
      <w:r w:rsidRPr="008B481F">
        <w:rPr>
          <w:b/>
          <w:noProof/>
        </w:rPr>
        <w:t>16</w:t>
      </w:r>
      <w:r w:rsidRPr="008B481F">
        <w:rPr>
          <w:noProof/>
        </w:rPr>
        <w:t>(3): p. 66-74.</w:t>
      </w:r>
    </w:p>
    <w:p w14:paraId="3E5F6618" w14:textId="5449527A" w:rsidR="008B481F" w:rsidRPr="008B481F" w:rsidRDefault="008B481F" w:rsidP="008B481F">
      <w:pPr>
        <w:pStyle w:val="EndNoteBibliography"/>
        <w:ind w:left="720" w:hanging="720"/>
        <w:rPr>
          <w:noProof/>
        </w:rPr>
      </w:pPr>
      <w:r w:rsidRPr="008B481F">
        <w:rPr>
          <w:noProof/>
        </w:rPr>
        <w:t>18.</w:t>
      </w:r>
      <w:r w:rsidRPr="008B481F">
        <w:rPr>
          <w:noProof/>
        </w:rPr>
        <w:tab/>
        <w:t xml:space="preserve">Wikipedia. </w:t>
      </w:r>
      <w:r w:rsidRPr="008B481F">
        <w:rPr>
          <w:i/>
          <w:noProof/>
        </w:rPr>
        <w:t>Faceted search</w:t>
      </w:r>
      <w:r w:rsidRPr="008B481F">
        <w:rPr>
          <w:noProof/>
        </w:rPr>
        <w:t xml:space="preserve">.  [cited 2014 April 23, 2014]; Available from: </w:t>
      </w:r>
      <w:hyperlink r:id="rId51" w:history="1">
        <w:r w:rsidRPr="008B481F">
          <w:rPr>
            <w:rStyle w:val="Hyperlink"/>
            <w:rFonts w:ascii="Times New Roman" w:hAnsi="Times New Roman"/>
            <w:noProof/>
          </w:rPr>
          <w:t>http://en.wikipedia.org/wiki/Faceted_search</w:t>
        </w:r>
      </w:hyperlink>
      <w:r w:rsidRPr="008B481F">
        <w:rPr>
          <w:noProof/>
        </w:rPr>
        <w:t>.</w:t>
      </w:r>
    </w:p>
    <w:p w14:paraId="63DD8CDE" w14:textId="77777777" w:rsidR="008B481F" w:rsidRPr="008B481F" w:rsidRDefault="008B481F" w:rsidP="008B481F">
      <w:pPr>
        <w:pStyle w:val="EndNoteBibliography"/>
        <w:ind w:left="720" w:hanging="720"/>
        <w:rPr>
          <w:noProof/>
        </w:rPr>
      </w:pPr>
      <w:r w:rsidRPr="008B481F">
        <w:rPr>
          <w:noProof/>
        </w:rPr>
        <w:t>19.</w:t>
      </w:r>
      <w:r w:rsidRPr="008B481F">
        <w:rPr>
          <w:noProof/>
        </w:rPr>
        <w:tab/>
        <w:t xml:space="preserve">Smith, D.A. and N.R. Shadbolt, </w:t>
      </w:r>
      <w:r w:rsidRPr="008B481F">
        <w:rPr>
          <w:i/>
          <w:noProof/>
        </w:rPr>
        <w:t>FacetOntology: Expressive Descriptions of Facets in the Semantic Web</w:t>
      </w:r>
      <w:r w:rsidRPr="008B481F">
        <w:rPr>
          <w:noProof/>
        </w:rPr>
        <w:t xml:space="preserve">, in </w:t>
      </w:r>
      <w:r w:rsidRPr="008B481F">
        <w:rPr>
          <w:i/>
          <w:noProof/>
        </w:rPr>
        <w:t>Semantic Technology</w:t>
      </w:r>
      <w:r w:rsidRPr="008B481F">
        <w:rPr>
          <w:noProof/>
        </w:rPr>
        <w:t>. 2013, Springer. p. 223-238.</w:t>
      </w:r>
    </w:p>
    <w:p w14:paraId="28D332D7" w14:textId="77777777" w:rsidR="008B481F" w:rsidRPr="008B481F" w:rsidRDefault="008B481F" w:rsidP="008B481F">
      <w:pPr>
        <w:pStyle w:val="EndNoteBibliography"/>
        <w:ind w:left="720" w:hanging="720"/>
        <w:rPr>
          <w:noProof/>
        </w:rPr>
      </w:pPr>
      <w:r w:rsidRPr="008B481F">
        <w:rPr>
          <w:noProof/>
        </w:rPr>
        <w:t>20.</w:t>
      </w:r>
      <w:r w:rsidRPr="008B481F">
        <w:rPr>
          <w:noProof/>
        </w:rPr>
        <w:tab/>
        <w:t xml:space="preserve">Catarci, T., et al., </w:t>
      </w:r>
      <w:r w:rsidRPr="008B481F">
        <w:rPr>
          <w:i/>
          <w:noProof/>
        </w:rPr>
        <w:t>Visual query systems for databases: A survey.</w:t>
      </w:r>
      <w:r w:rsidRPr="008B481F">
        <w:rPr>
          <w:noProof/>
        </w:rPr>
        <w:t xml:space="preserve"> Journal of Visual Languages and Computing, 1997. </w:t>
      </w:r>
      <w:r w:rsidRPr="008B481F">
        <w:rPr>
          <w:b/>
          <w:noProof/>
        </w:rPr>
        <w:t>8</w:t>
      </w:r>
      <w:r w:rsidRPr="008B481F">
        <w:rPr>
          <w:noProof/>
        </w:rPr>
        <w:t>: p. 215-260.</w:t>
      </w:r>
    </w:p>
    <w:p w14:paraId="4E7A0EE4" w14:textId="4A8F249B" w:rsidR="008B481F" w:rsidRPr="008B481F" w:rsidRDefault="008B481F" w:rsidP="008B481F">
      <w:pPr>
        <w:pStyle w:val="EndNoteBibliography"/>
        <w:ind w:left="720" w:hanging="720"/>
        <w:rPr>
          <w:noProof/>
        </w:rPr>
      </w:pPr>
      <w:r w:rsidRPr="008B481F">
        <w:rPr>
          <w:noProof/>
        </w:rPr>
        <w:t>21.</w:t>
      </w:r>
      <w:r w:rsidRPr="008B481F">
        <w:rPr>
          <w:noProof/>
        </w:rPr>
        <w:tab/>
      </w:r>
      <w:r w:rsidRPr="008B481F">
        <w:rPr>
          <w:i/>
          <w:noProof/>
        </w:rPr>
        <w:t>The Java Technology Phenomenon</w:t>
      </w:r>
      <w:r w:rsidRPr="008B481F">
        <w:rPr>
          <w:noProof/>
        </w:rPr>
        <w:t xml:space="preserve">.  [cited 2014 July 31, 2014]; Available from: </w:t>
      </w:r>
      <w:hyperlink r:id="rId52" w:history="1">
        <w:r w:rsidRPr="008B481F">
          <w:rPr>
            <w:rStyle w:val="Hyperlink"/>
            <w:rFonts w:ascii="Times New Roman" w:hAnsi="Times New Roman"/>
            <w:noProof/>
          </w:rPr>
          <w:t>http://docs.oracle.com/javase/tutorial/getStarted/intro/definition.html</w:t>
        </w:r>
      </w:hyperlink>
      <w:r w:rsidRPr="008B481F">
        <w:rPr>
          <w:noProof/>
        </w:rPr>
        <w:t>.</w:t>
      </w:r>
    </w:p>
    <w:p w14:paraId="2517401A" w14:textId="77777777" w:rsidR="008B481F" w:rsidRPr="008B481F" w:rsidRDefault="008B481F" w:rsidP="008B481F">
      <w:pPr>
        <w:pStyle w:val="EndNoteBibliography"/>
        <w:ind w:left="720" w:hanging="720"/>
        <w:rPr>
          <w:noProof/>
        </w:rPr>
      </w:pPr>
      <w:r w:rsidRPr="008B481F">
        <w:rPr>
          <w:noProof/>
        </w:rPr>
        <w:t>22.</w:t>
      </w:r>
      <w:r w:rsidRPr="008B481F">
        <w:rPr>
          <w:noProof/>
        </w:rPr>
        <w:tab/>
        <w:t xml:space="preserve">Gosling, J. and H. McGilton, </w:t>
      </w:r>
      <w:r w:rsidRPr="008B481F">
        <w:rPr>
          <w:i/>
          <w:noProof/>
        </w:rPr>
        <w:t>The Java language environment</w:t>
      </w:r>
      <w:r w:rsidRPr="008B481F">
        <w:rPr>
          <w:noProof/>
        </w:rPr>
        <w:t>. Vol. 2550. 1995: Sun Microsystems Computer Company.</w:t>
      </w:r>
    </w:p>
    <w:p w14:paraId="723CD0E7" w14:textId="1EFD72F5" w:rsidR="008B481F" w:rsidRPr="008B481F" w:rsidRDefault="008B481F" w:rsidP="008B481F">
      <w:pPr>
        <w:pStyle w:val="EndNoteBibliography"/>
        <w:ind w:left="720" w:hanging="720"/>
        <w:rPr>
          <w:noProof/>
        </w:rPr>
      </w:pPr>
      <w:r w:rsidRPr="008B481F">
        <w:rPr>
          <w:noProof/>
        </w:rPr>
        <w:t>23.</w:t>
      </w:r>
      <w:r w:rsidRPr="008B481F">
        <w:rPr>
          <w:noProof/>
        </w:rPr>
        <w:tab/>
      </w:r>
      <w:r w:rsidRPr="008B481F">
        <w:rPr>
          <w:i/>
          <w:noProof/>
        </w:rPr>
        <w:t>Apache Maven Project</w:t>
      </w:r>
      <w:r w:rsidRPr="008B481F">
        <w:rPr>
          <w:noProof/>
        </w:rPr>
        <w:t xml:space="preserve">.  [cited 2014 July 31, 2014]; Available from: </w:t>
      </w:r>
      <w:hyperlink r:id="rId53" w:history="1">
        <w:r w:rsidRPr="008B481F">
          <w:rPr>
            <w:rStyle w:val="Hyperlink"/>
            <w:rFonts w:ascii="Times New Roman" w:hAnsi="Times New Roman"/>
            <w:noProof/>
          </w:rPr>
          <w:t>http://maven.apache.org/what-is-maven.html</w:t>
        </w:r>
      </w:hyperlink>
      <w:r w:rsidRPr="008B481F">
        <w:rPr>
          <w:noProof/>
        </w:rPr>
        <w:t>.</w:t>
      </w:r>
    </w:p>
    <w:p w14:paraId="04C39D73" w14:textId="77777777" w:rsidR="008B481F" w:rsidRPr="008B481F" w:rsidRDefault="008B481F" w:rsidP="008B481F">
      <w:pPr>
        <w:pStyle w:val="EndNoteBibliography"/>
        <w:ind w:left="720" w:hanging="720"/>
        <w:rPr>
          <w:i/>
          <w:noProof/>
        </w:rPr>
      </w:pPr>
      <w:r w:rsidRPr="008B481F">
        <w:rPr>
          <w:noProof/>
        </w:rPr>
        <w:t>24.</w:t>
      </w:r>
      <w:r w:rsidRPr="008B481F">
        <w:rPr>
          <w:noProof/>
        </w:rPr>
        <w:tab/>
      </w:r>
      <w:r w:rsidRPr="008B481F">
        <w:rPr>
          <w:i/>
          <w:noProof/>
        </w:rPr>
        <w:t>OWL 2 Web Ontology Language</w:t>
      </w:r>
    </w:p>
    <w:p w14:paraId="325CE25F" w14:textId="4EAD9050" w:rsidR="008B481F" w:rsidRPr="008B481F" w:rsidRDefault="008B481F" w:rsidP="008B481F">
      <w:pPr>
        <w:pStyle w:val="EndNoteBibliography"/>
        <w:ind w:left="720" w:hanging="720"/>
        <w:rPr>
          <w:noProof/>
        </w:rPr>
      </w:pPr>
      <w:r w:rsidRPr="008B481F">
        <w:rPr>
          <w:i/>
          <w:noProof/>
        </w:rPr>
        <w:t>Structural Specification and Functional-Style Syntax</w:t>
      </w:r>
      <w:r w:rsidRPr="008B481F">
        <w:rPr>
          <w:noProof/>
        </w:rPr>
        <w:t xml:space="preserve">.  [cited 2014 Aug 1, 2014]; Available from: </w:t>
      </w:r>
      <w:hyperlink r:id="rId54" w:history="1">
        <w:r w:rsidRPr="008B481F">
          <w:rPr>
            <w:rStyle w:val="Hyperlink"/>
            <w:rFonts w:ascii="Times New Roman" w:hAnsi="Times New Roman"/>
            <w:noProof/>
          </w:rPr>
          <w:t>http://www.w3.org/TR/owl2-syntax/</w:t>
        </w:r>
      </w:hyperlink>
      <w:r w:rsidRPr="008B481F">
        <w:rPr>
          <w:noProof/>
        </w:rPr>
        <w:t>.</w:t>
      </w:r>
    </w:p>
    <w:p w14:paraId="31EC1ACA" w14:textId="77777777" w:rsidR="008B481F" w:rsidRPr="008B481F" w:rsidRDefault="008B481F" w:rsidP="008B481F">
      <w:pPr>
        <w:pStyle w:val="EndNoteBibliography"/>
        <w:ind w:left="720" w:hanging="720"/>
        <w:rPr>
          <w:noProof/>
        </w:rPr>
      </w:pPr>
      <w:r w:rsidRPr="008B481F">
        <w:rPr>
          <w:noProof/>
        </w:rPr>
        <w:t>25.</w:t>
      </w:r>
      <w:r w:rsidRPr="008B481F">
        <w:rPr>
          <w:noProof/>
        </w:rPr>
        <w:tab/>
        <w:t xml:space="preserve">Larman, C. and V.R. Basili, </w:t>
      </w:r>
      <w:r w:rsidRPr="008B481F">
        <w:rPr>
          <w:i/>
          <w:noProof/>
        </w:rPr>
        <w:t>Iterative and incremental development: A brief history.</w:t>
      </w:r>
      <w:r w:rsidRPr="008B481F">
        <w:rPr>
          <w:noProof/>
        </w:rPr>
        <w:t xml:space="preserve"> Computer, 2003. </w:t>
      </w:r>
      <w:r w:rsidRPr="008B481F">
        <w:rPr>
          <w:b/>
          <w:noProof/>
        </w:rPr>
        <w:t>36</w:t>
      </w:r>
      <w:r w:rsidRPr="008B481F">
        <w:rPr>
          <w:noProof/>
        </w:rPr>
        <w:t>(6): p. 47-56.</w:t>
      </w:r>
    </w:p>
    <w:p w14:paraId="145EB0B3" w14:textId="3472C493" w:rsidR="003C39FF" w:rsidRPr="00692AC2" w:rsidRDefault="00DD4776" w:rsidP="00CA4FD0">
      <w:pPr>
        <w:spacing w:line="360" w:lineRule="auto"/>
      </w:pPr>
      <w:r>
        <w:fldChar w:fldCharType="end"/>
      </w:r>
    </w:p>
    <w:sectPr w:rsidR="003C39FF" w:rsidRPr="00692AC2" w:rsidSect="0016071C">
      <w:type w:val="continuous"/>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933BA5" w:rsidRDefault="00933BA5" w:rsidP="00EB5326">
      <w:r>
        <w:separator/>
      </w:r>
    </w:p>
  </w:endnote>
  <w:endnote w:type="continuationSeparator" w:id="0">
    <w:p w14:paraId="749C120C" w14:textId="77777777" w:rsidR="00933BA5" w:rsidRDefault="00933BA5"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933BA5" w:rsidRDefault="00933BA5"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E50F14">
      <w:rPr>
        <w:rStyle w:val="PageNumber"/>
        <w:noProof/>
      </w:rPr>
      <w:t>7</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933BA5" w:rsidRDefault="00933BA5" w:rsidP="00EB5326">
      <w:r>
        <w:separator/>
      </w:r>
    </w:p>
  </w:footnote>
  <w:footnote w:type="continuationSeparator" w:id="0">
    <w:p w14:paraId="31C71229" w14:textId="77777777" w:rsidR="00933BA5" w:rsidRDefault="00933BA5" w:rsidP="00EB5326">
      <w:r>
        <w:continuationSeparator/>
      </w:r>
    </w:p>
  </w:footnote>
  <w:footnote w:id="1">
    <w:p w14:paraId="22071F9E" w14:textId="77777777" w:rsidR="00933BA5" w:rsidRDefault="00933BA5"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933BA5" w:rsidRDefault="00933BA5"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2180A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5"/>
  </w:num>
  <w:num w:numId="3">
    <w:abstractNumId w:val="29"/>
  </w:num>
  <w:num w:numId="4">
    <w:abstractNumId w:val="11"/>
  </w:num>
  <w:num w:numId="5">
    <w:abstractNumId w:val="5"/>
  </w:num>
  <w:num w:numId="6">
    <w:abstractNumId w:val="14"/>
  </w:num>
  <w:num w:numId="7">
    <w:abstractNumId w:val="4"/>
  </w:num>
  <w:num w:numId="8">
    <w:abstractNumId w:val="10"/>
  </w:num>
  <w:num w:numId="9">
    <w:abstractNumId w:val="9"/>
  </w:num>
  <w:num w:numId="10">
    <w:abstractNumId w:val="33"/>
  </w:num>
  <w:num w:numId="11">
    <w:abstractNumId w:val="2"/>
  </w:num>
  <w:num w:numId="12">
    <w:abstractNumId w:val="1"/>
  </w:num>
  <w:num w:numId="13">
    <w:abstractNumId w:val="13"/>
  </w:num>
  <w:num w:numId="14">
    <w:abstractNumId w:val="18"/>
  </w:num>
  <w:num w:numId="15">
    <w:abstractNumId w:val="19"/>
  </w:num>
  <w:num w:numId="16">
    <w:abstractNumId w:val="17"/>
  </w:num>
  <w:num w:numId="17">
    <w:abstractNumId w:val="31"/>
  </w:num>
  <w:num w:numId="18">
    <w:abstractNumId w:val="28"/>
  </w:num>
  <w:num w:numId="19">
    <w:abstractNumId w:val="21"/>
  </w:num>
  <w:num w:numId="20">
    <w:abstractNumId w:val="6"/>
  </w:num>
  <w:num w:numId="21">
    <w:abstractNumId w:val="3"/>
  </w:num>
  <w:num w:numId="22">
    <w:abstractNumId w:val="30"/>
  </w:num>
  <w:num w:numId="23">
    <w:abstractNumId w:val="12"/>
  </w:num>
  <w:num w:numId="24">
    <w:abstractNumId w:val="25"/>
  </w:num>
  <w:num w:numId="25">
    <w:abstractNumId w:val="20"/>
  </w:num>
  <w:num w:numId="26">
    <w:abstractNumId w:val="27"/>
  </w:num>
  <w:num w:numId="27">
    <w:abstractNumId w:val="0"/>
  </w:num>
  <w:num w:numId="28">
    <w:abstractNumId w:val="16"/>
  </w:num>
  <w:num w:numId="29">
    <w:abstractNumId w:val="24"/>
  </w:num>
  <w:num w:numId="30">
    <w:abstractNumId w:val="7"/>
  </w:num>
  <w:num w:numId="31">
    <w:abstractNumId w:val="34"/>
  </w:num>
  <w:num w:numId="32">
    <w:abstractNumId w:val="8"/>
  </w:num>
  <w:num w:numId="33">
    <w:abstractNumId w:val="22"/>
  </w:num>
  <w:num w:numId="34">
    <w:abstractNumId w:val="32"/>
  </w:num>
  <w:num w:numId="35">
    <w:abstractNumId w:val="23"/>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record-ids&gt;&lt;/item&gt;&lt;/Libraries&gt;"/>
  </w:docVars>
  <w:rsids>
    <w:rsidRoot w:val="006C14F3"/>
    <w:rsid w:val="0000084F"/>
    <w:rsid w:val="000033DA"/>
    <w:rsid w:val="000059B5"/>
    <w:rsid w:val="00010290"/>
    <w:rsid w:val="0001139E"/>
    <w:rsid w:val="00011F68"/>
    <w:rsid w:val="00021ABF"/>
    <w:rsid w:val="00021C0D"/>
    <w:rsid w:val="00022693"/>
    <w:rsid w:val="00022808"/>
    <w:rsid w:val="0002373B"/>
    <w:rsid w:val="00024E9C"/>
    <w:rsid w:val="00026294"/>
    <w:rsid w:val="0002691F"/>
    <w:rsid w:val="00026B72"/>
    <w:rsid w:val="00027578"/>
    <w:rsid w:val="00027F67"/>
    <w:rsid w:val="00031B5D"/>
    <w:rsid w:val="00032DD1"/>
    <w:rsid w:val="00034F84"/>
    <w:rsid w:val="00036C32"/>
    <w:rsid w:val="000372BC"/>
    <w:rsid w:val="0003745C"/>
    <w:rsid w:val="00040654"/>
    <w:rsid w:val="0004066D"/>
    <w:rsid w:val="000422D6"/>
    <w:rsid w:val="0004362B"/>
    <w:rsid w:val="000437B9"/>
    <w:rsid w:val="00046209"/>
    <w:rsid w:val="00046F24"/>
    <w:rsid w:val="000476E7"/>
    <w:rsid w:val="00047AF4"/>
    <w:rsid w:val="0005103C"/>
    <w:rsid w:val="0005267A"/>
    <w:rsid w:val="00053603"/>
    <w:rsid w:val="000552ED"/>
    <w:rsid w:val="00056508"/>
    <w:rsid w:val="000571CE"/>
    <w:rsid w:val="0006241E"/>
    <w:rsid w:val="00063905"/>
    <w:rsid w:val="000665EA"/>
    <w:rsid w:val="000672DB"/>
    <w:rsid w:val="00070495"/>
    <w:rsid w:val="000718F3"/>
    <w:rsid w:val="00071BCA"/>
    <w:rsid w:val="00072C37"/>
    <w:rsid w:val="0007404F"/>
    <w:rsid w:val="00076057"/>
    <w:rsid w:val="00076F22"/>
    <w:rsid w:val="00077026"/>
    <w:rsid w:val="00080FB9"/>
    <w:rsid w:val="00082B00"/>
    <w:rsid w:val="000849A6"/>
    <w:rsid w:val="000850F9"/>
    <w:rsid w:val="00085F97"/>
    <w:rsid w:val="0008616D"/>
    <w:rsid w:val="00090090"/>
    <w:rsid w:val="00093EE3"/>
    <w:rsid w:val="00094A91"/>
    <w:rsid w:val="00094ACD"/>
    <w:rsid w:val="00095289"/>
    <w:rsid w:val="00095346"/>
    <w:rsid w:val="00097808"/>
    <w:rsid w:val="000A0DA7"/>
    <w:rsid w:val="000A0F52"/>
    <w:rsid w:val="000A0F93"/>
    <w:rsid w:val="000A15D6"/>
    <w:rsid w:val="000A224E"/>
    <w:rsid w:val="000A4DBB"/>
    <w:rsid w:val="000A6D97"/>
    <w:rsid w:val="000B0224"/>
    <w:rsid w:val="000B1013"/>
    <w:rsid w:val="000B1A2F"/>
    <w:rsid w:val="000B2112"/>
    <w:rsid w:val="000B553D"/>
    <w:rsid w:val="000B69F3"/>
    <w:rsid w:val="000B7266"/>
    <w:rsid w:val="000B737F"/>
    <w:rsid w:val="000B7C63"/>
    <w:rsid w:val="000C2037"/>
    <w:rsid w:val="000C2FEA"/>
    <w:rsid w:val="000C37E1"/>
    <w:rsid w:val="000C5345"/>
    <w:rsid w:val="000C5D58"/>
    <w:rsid w:val="000C62EA"/>
    <w:rsid w:val="000C68CB"/>
    <w:rsid w:val="000D0112"/>
    <w:rsid w:val="000D0404"/>
    <w:rsid w:val="000D0C16"/>
    <w:rsid w:val="000D0E97"/>
    <w:rsid w:val="000D3B99"/>
    <w:rsid w:val="000D5618"/>
    <w:rsid w:val="000D5A31"/>
    <w:rsid w:val="000D5BBC"/>
    <w:rsid w:val="000D68D3"/>
    <w:rsid w:val="000D6B34"/>
    <w:rsid w:val="000E07F5"/>
    <w:rsid w:val="000E0DB2"/>
    <w:rsid w:val="000E1EC3"/>
    <w:rsid w:val="000E310E"/>
    <w:rsid w:val="000E34C7"/>
    <w:rsid w:val="000E67DA"/>
    <w:rsid w:val="000E6C93"/>
    <w:rsid w:val="000F253E"/>
    <w:rsid w:val="000F257D"/>
    <w:rsid w:val="000F384A"/>
    <w:rsid w:val="000F3FF0"/>
    <w:rsid w:val="000F5A86"/>
    <w:rsid w:val="000F644E"/>
    <w:rsid w:val="000F7F70"/>
    <w:rsid w:val="0010018D"/>
    <w:rsid w:val="00102DCA"/>
    <w:rsid w:val="001033EB"/>
    <w:rsid w:val="00104B20"/>
    <w:rsid w:val="001062C0"/>
    <w:rsid w:val="0010667E"/>
    <w:rsid w:val="00110490"/>
    <w:rsid w:val="00112A0B"/>
    <w:rsid w:val="00112CF6"/>
    <w:rsid w:val="00112E18"/>
    <w:rsid w:val="0011401B"/>
    <w:rsid w:val="001167E5"/>
    <w:rsid w:val="0011752C"/>
    <w:rsid w:val="00117C09"/>
    <w:rsid w:val="0012172C"/>
    <w:rsid w:val="00123409"/>
    <w:rsid w:val="0012407B"/>
    <w:rsid w:val="001256E2"/>
    <w:rsid w:val="00126ADA"/>
    <w:rsid w:val="001322E1"/>
    <w:rsid w:val="00134CB4"/>
    <w:rsid w:val="00134CD8"/>
    <w:rsid w:val="00135594"/>
    <w:rsid w:val="0013683F"/>
    <w:rsid w:val="00141393"/>
    <w:rsid w:val="00141EA1"/>
    <w:rsid w:val="00142828"/>
    <w:rsid w:val="00143326"/>
    <w:rsid w:val="00143780"/>
    <w:rsid w:val="00144B49"/>
    <w:rsid w:val="001453DB"/>
    <w:rsid w:val="00145B53"/>
    <w:rsid w:val="0015013A"/>
    <w:rsid w:val="00151186"/>
    <w:rsid w:val="001532D2"/>
    <w:rsid w:val="001543AD"/>
    <w:rsid w:val="00156EDC"/>
    <w:rsid w:val="00156FA1"/>
    <w:rsid w:val="001600A5"/>
    <w:rsid w:val="0016071C"/>
    <w:rsid w:val="00162778"/>
    <w:rsid w:val="00166884"/>
    <w:rsid w:val="001673E8"/>
    <w:rsid w:val="001675EF"/>
    <w:rsid w:val="00171B3C"/>
    <w:rsid w:val="00173D69"/>
    <w:rsid w:val="00174418"/>
    <w:rsid w:val="00177590"/>
    <w:rsid w:val="00177F11"/>
    <w:rsid w:val="0018180D"/>
    <w:rsid w:val="00182595"/>
    <w:rsid w:val="00182C01"/>
    <w:rsid w:val="00182FD7"/>
    <w:rsid w:val="0018402D"/>
    <w:rsid w:val="00184035"/>
    <w:rsid w:val="00184EB6"/>
    <w:rsid w:val="001902BE"/>
    <w:rsid w:val="001910B7"/>
    <w:rsid w:val="001918E3"/>
    <w:rsid w:val="001935A9"/>
    <w:rsid w:val="00194DC0"/>
    <w:rsid w:val="00195448"/>
    <w:rsid w:val="00196296"/>
    <w:rsid w:val="001966C3"/>
    <w:rsid w:val="001967BF"/>
    <w:rsid w:val="00196BE3"/>
    <w:rsid w:val="001A063D"/>
    <w:rsid w:val="001A0F2E"/>
    <w:rsid w:val="001A197C"/>
    <w:rsid w:val="001A1B10"/>
    <w:rsid w:val="001A2C4E"/>
    <w:rsid w:val="001A2E31"/>
    <w:rsid w:val="001A3950"/>
    <w:rsid w:val="001A4002"/>
    <w:rsid w:val="001A49E2"/>
    <w:rsid w:val="001A4D6F"/>
    <w:rsid w:val="001A7755"/>
    <w:rsid w:val="001B05EE"/>
    <w:rsid w:val="001B095B"/>
    <w:rsid w:val="001B12FF"/>
    <w:rsid w:val="001B2A40"/>
    <w:rsid w:val="001B2F1F"/>
    <w:rsid w:val="001B6AA0"/>
    <w:rsid w:val="001B73CA"/>
    <w:rsid w:val="001C0F77"/>
    <w:rsid w:val="001C1502"/>
    <w:rsid w:val="001C1884"/>
    <w:rsid w:val="001C2E22"/>
    <w:rsid w:val="001C58F4"/>
    <w:rsid w:val="001C6D61"/>
    <w:rsid w:val="001C7331"/>
    <w:rsid w:val="001C7B37"/>
    <w:rsid w:val="001C7C6D"/>
    <w:rsid w:val="001D0756"/>
    <w:rsid w:val="001D1E6E"/>
    <w:rsid w:val="001D2F28"/>
    <w:rsid w:val="001D3066"/>
    <w:rsid w:val="001D5447"/>
    <w:rsid w:val="001D6215"/>
    <w:rsid w:val="001D644C"/>
    <w:rsid w:val="001D6C1B"/>
    <w:rsid w:val="001D7C47"/>
    <w:rsid w:val="001E0DCE"/>
    <w:rsid w:val="001E1375"/>
    <w:rsid w:val="001E202B"/>
    <w:rsid w:val="001E3A31"/>
    <w:rsid w:val="001E57EC"/>
    <w:rsid w:val="001E6FBF"/>
    <w:rsid w:val="001F2E92"/>
    <w:rsid w:val="001F3094"/>
    <w:rsid w:val="001F3BED"/>
    <w:rsid w:val="001F5FD5"/>
    <w:rsid w:val="001F66E0"/>
    <w:rsid w:val="0020074F"/>
    <w:rsid w:val="0020090D"/>
    <w:rsid w:val="0020091C"/>
    <w:rsid w:val="00201997"/>
    <w:rsid w:val="002020A7"/>
    <w:rsid w:val="00205DD0"/>
    <w:rsid w:val="00206158"/>
    <w:rsid w:val="00211384"/>
    <w:rsid w:val="0021206A"/>
    <w:rsid w:val="00212F69"/>
    <w:rsid w:val="002132D2"/>
    <w:rsid w:val="002147F6"/>
    <w:rsid w:val="00215BBB"/>
    <w:rsid w:val="00220AEC"/>
    <w:rsid w:val="002220E7"/>
    <w:rsid w:val="00223FCC"/>
    <w:rsid w:val="0022577F"/>
    <w:rsid w:val="00227761"/>
    <w:rsid w:val="00231309"/>
    <w:rsid w:val="002339E7"/>
    <w:rsid w:val="00233D07"/>
    <w:rsid w:val="00237D37"/>
    <w:rsid w:val="002401E3"/>
    <w:rsid w:val="002413C9"/>
    <w:rsid w:val="00242DB4"/>
    <w:rsid w:val="00242F1F"/>
    <w:rsid w:val="002444C4"/>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5990"/>
    <w:rsid w:val="00265D9A"/>
    <w:rsid w:val="0026652A"/>
    <w:rsid w:val="0026716A"/>
    <w:rsid w:val="00267655"/>
    <w:rsid w:val="00270CE4"/>
    <w:rsid w:val="002716EE"/>
    <w:rsid w:val="00271C15"/>
    <w:rsid w:val="0027297B"/>
    <w:rsid w:val="00274417"/>
    <w:rsid w:val="00274634"/>
    <w:rsid w:val="00275357"/>
    <w:rsid w:val="002757EB"/>
    <w:rsid w:val="002770D8"/>
    <w:rsid w:val="00280108"/>
    <w:rsid w:val="00280747"/>
    <w:rsid w:val="0028115C"/>
    <w:rsid w:val="002838F5"/>
    <w:rsid w:val="002846C3"/>
    <w:rsid w:val="0028610E"/>
    <w:rsid w:val="00290514"/>
    <w:rsid w:val="00290BD2"/>
    <w:rsid w:val="00293EF6"/>
    <w:rsid w:val="00294C58"/>
    <w:rsid w:val="00295CCC"/>
    <w:rsid w:val="00296E19"/>
    <w:rsid w:val="0029700B"/>
    <w:rsid w:val="00297E9C"/>
    <w:rsid w:val="002A0095"/>
    <w:rsid w:val="002A3906"/>
    <w:rsid w:val="002A3C0B"/>
    <w:rsid w:val="002A5ABD"/>
    <w:rsid w:val="002A5B9D"/>
    <w:rsid w:val="002A6267"/>
    <w:rsid w:val="002A6686"/>
    <w:rsid w:val="002B1672"/>
    <w:rsid w:val="002B1723"/>
    <w:rsid w:val="002B1BEF"/>
    <w:rsid w:val="002B211B"/>
    <w:rsid w:val="002B3662"/>
    <w:rsid w:val="002B39F1"/>
    <w:rsid w:val="002B5CFF"/>
    <w:rsid w:val="002B647C"/>
    <w:rsid w:val="002C0FAF"/>
    <w:rsid w:val="002C2C8A"/>
    <w:rsid w:val="002C46B6"/>
    <w:rsid w:val="002C5304"/>
    <w:rsid w:val="002C6B2C"/>
    <w:rsid w:val="002C6E73"/>
    <w:rsid w:val="002C76F1"/>
    <w:rsid w:val="002C7AE2"/>
    <w:rsid w:val="002D0D02"/>
    <w:rsid w:val="002D13B8"/>
    <w:rsid w:val="002D1E95"/>
    <w:rsid w:val="002D37ED"/>
    <w:rsid w:val="002D4CE9"/>
    <w:rsid w:val="002D6493"/>
    <w:rsid w:val="002D7511"/>
    <w:rsid w:val="002E0C2B"/>
    <w:rsid w:val="002E0CC6"/>
    <w:rsid w:val="002E0F24"/>
    <w:rsid w:val="002E14C3"/>
    <w:rsid w:val="002E17C9"/>
    <w:rsid w:val="002E28CE"/>
    <w:rsid w:val="002E2CA6"/>
    <w:rsid w:val="002E5B25"/>
    <w:rsid w:val="002E750B"/>
    <w:rsid w:val="002F0B18"/>
    <w:rsid w:val="002F146E"/>
    <w:rsid w:val="002F3028"/>
    <w:rsid w:val="002F530F"/>
    <w:rsid w:val="002F6572"/>
    <w:rsid w:val="002F6765"/>
    <w:rsid w:val="002F67B0"/>
    <w:rsid w:val="002F7CE2"/>
    <w:rsid w:val="002F7E4C"/>
    <w:rsid w:val="00303DF2"/>
    <w:rsid w:val="00304C11"/>
    <w:rsid w:val="0030577A"/>
    <w:rsid w:val="00305AE0"/>
    <w:rsid w:val="00310405"/>
    <w:rsid w:val="00311726"/>
    <w:rsid w:val="00321178"/>
    <w:rsid w:val="003258E6"/>
    <w:rsid w:val="00325DE2"/>
    <w:rsid w:val="00330257"/>
    <w:rsid w:val="00332043"/>
    <w:rsid w:val="00332547"/>
    <w:rsid w:val="00335354"/>
    <w:rsid w:val="003376D4"/>
    <w:rsid w:val="003415AF"/>
    <w:rsid w:val="0034237F"/>
    <w:rsid w:val="003437D0"/>
    <w:rsid w:val="003452CC"/>
    <w:rsid w:val="003507D5"/>
    <w:rsid w:val="00353181"/>
    <w:rsid w:val="003538F0"/>
    <w:rsid w:val="0035429D"/>
    <w:rsid w:val="00354CAD"/>
    <w:rsid w:val="00355765"/>
    <w:rsid w:val="00356516"/>
    <w:rsid w:val="00356611"/>
    <w:rsid w:val="00356615"/>
    <w:rsid w:val="0035733B"/>
    <w:rsid w:val="00357CEB"/>
    <w:rsid w:val="00357DF6"/>
    <w:rsid w:val="00360ADF"/>
    <w:rsid w:val="00361D1E"/>
    <w:rsid w:val="003633CA"/>
    <w:rsid w:val="00366299"/>
    <w:rsid w:val="0036679A"/>
    <w:rsid w:val="00367AD5"/>
    <w:rsid w:val="00371D41"/>
    <w:rsid w:val="00371EFD"/>
    <w:rsid w:val="003722A4"/>
    <w:rsid w:val="00372404"/>
    <w:rsid w:val="00372545"/>
    <w:rsid w:val="00374A70"/>
    <w:rsid w:val="0037590C"/>
    <w:rsid w:val="00375BF2"/>
    <w:rsid w:val="00375E23"/>
    <w:rsid w:val="00376670"/>
    <w:rsid w:val="003777D4"/>
    <w:rsid w:val="00377F67"/>
    <w:rsid w:val="0038087E"/>
    <w:rsid w:val="003819E7"/>
    <w:rsid w:val="00382034"/>
    <w:rsid w:val="00382B72"/>
    <w:rsid w:val="00382EAB"/>
    <w:rsid w:val="00387C27"/>
    <w:rsid w:val="00391136"/>
    <w:rsid w:val="00391A78"/>
    <w:rsid w:val="00393744"/>
    <w:rsid w:val="00393885"/>
    <w:rsid w:val="00394B45"/>
    <w:rsid w:val="00394F17"/>
    <w:rsid w:val="00396193"/>
    <w:rsid w:val="00397240"/>
    <w:rsid w:val="003A0A96"/>
    <w:rsid w:val="003A0C6D"/>
    <w:rsid w:val="003A4A74"/>
    <w:rsid w:val="003A6502"/>
    <w:rsid w:val="003A7683"/>
    <w:rsid w:val="003B1CD8"/>
    <w:rsid w:val="003B62CE"/>
    <w:rsid w:val="003B77D1"/>
    <w:rsid w:val="003B77ED"/>
    <w:rsid w:val="003B7A2A"/>
    <w:rsid w:val="003C080B"/>
    <w:rsid w:val="003C0A86"/>
    <w:rsid w:val="003C1796"/>
    <w:rsid w:val="003C39FF"/>
    <w:rsid w:val="003C47CE"/>
    <w:rsid w:val="003C7442"/>
    <w:rsid w:val="003D0741"/>
    <w:rsid w:val="003D1F86"/>
    <w:rsid w:val="003D2938"/>
    <w:rsid w:val="003D2F08"/>
    <w:rsid w:val="003D3E14"/>
    <w:rsid w:val="003D3FA5"/>
    <w:rsid w:val="003D4036"/>
    <w:rsid w:val="003D4F79"/>
    <w:rsid w:val="003D6516"/>
    <w:rsid w:val="003D6F11"/>
    <w:rsid w:val="003D765E"/>
    <w:rsid w:val="003D7B8C"/>
    <w:rsid w:val="003E1623"/>
    <w:rsid w:val="003E1DF7"/>
    <w:rsid w:val="003E29E0"/>
    <w:rsid w:val="003E2D75"/>
    <w:rsid w:val="003E469F"/>
    <w:rsid w:val="003E4D04"/>
    <w:rsid w:val="003E4F5C"/>
    <w:rsid w:val="003E55BC"/>
    <w:rsid w:val="003E74DA"/>
    <w:rsid w:val="003E7BE0"/>
    <w:rsid w:val="003F4100"/>
    <w:rsid w:val="003F44ED"/>
    <w:rsid w:val="003F4E1F"/>
    <w:rsid w:val="003F5AA9"/>
    <w:rsid w:val="003F6E43"/>
    <w:rsid w:val="003F7D8E"/>
    <w:rsid w:val="00401949"/>
    <w:rsid w:val="00401D76"/>
    <w:rsid w:val="004021BC"/>
    <w:rsid w:val="004033A0"/>
    <w:rsid w:val="004035E7"/>
    <w:rsid w:val="004036D2"/>
    <w:rsid w:val="00404BFA"/>
    <w:rsid w:val="00405A9C"/>
    <w:rsid w:val="00405E41"/>
    <w:rsid w:val="00406801"/>
    <w:rsid w:val="00410D9D"/>
    <w:rsid w:val="00412747"/>
    <w:rsid w:val="0041534C"/>
    <w:rsid w:val="00417EC4"/>
    <w:rsid w:val="004201C9"/>
    <w:rsid w:val="004202B7"/>
    <w:rsid w:val="00424550"/>
    <w:rsid w:val="00424556"/>
    <w:rsid w:val="00425BE1"/>
    <w:rsid w:val="00425D50"/>
    <w:rsid w:val="00427219"/>
    <w:rsid w:val="00427C33"/>
    <w:rsid w:val="00427F1D"/>
    <w:rsid w:val="00430D86"/>
    <w:rsid w:val="00431190"/>
    <w:rsid w:val="00431707"/>
    <w:rsid w:val="00432623"/>
    <w:rsid w:val="00432E48"/>
    <w:rsid w:val="004340C6"/>
    <w:rsid w:val="00434653"/>
    <w:rsid w:val="00437EAD"/>
    <w:rsid w:val="004401F2"/>
    <w:rsid w:val="00440B58"/>
    <w:rsid w:val="00440B61"/>
    <w:rsid w:val="00441FD7"/>
    <w:rsid w:val="00442F6A"/>
    <w:rsid w:val="0044316B"/>
    <w:rsid w:val="0044549D"/>
    <w:rsid w:val="00446B9D"/>
    <w:rsid w:val="00446E0B"/>
    <w:rsid w:val="0044739E"/>
    <w:rsid w:val="00451449"/>
    <w:rsid w:val="0045152E"/>
    <w:rsid w:val="004516D0"/>
    <w:rsid w:val="00453386"/>
    <w:rsid w:val="00456021"/>
    <w:rsid w:val="00457984"/>
    <w:rsid w:val="00461CD9"/>
    <w:rsid w:val="00462587"/>
    <w:rsid w:val="004625CA"/>
    <w:rsid w:val="004631B0"/>
    <w:rsid w:val="00463B4F"/>
    <w:rsid w:val="00463C80"/>
    <w:rsid w:val="00464C62"/>
    <w:rsid w:val="00464F78"/>
    <w:rsid w:val="004657F7"/>
    <w:rsid w:val="00465E0A"/>
    <w:rsid w:val="004668B8"/>
    <w:rsid w:val="00467D04"/>
    <w:rsid w:val="004749A2"/>
    <w:rsid w:val="00474A60"/>
    <w:rsid w:val="00475DC8"/>
    <w:rsid w:val="00480A30"/>
    <w:rsid w:val="00481959"/>
    <w:rsid w:val="004837F8"/>
    <w:rsid w:val="00483EB9"/>
    <w:rsid w:val="004861FB"/>
    <w:rsid w:val="00486281"/>
    <w:rsid w:val="00486C95"/>
    <w:rsid w:val="00486E59"/>
    <w:rsid w:val="004879B3"/>
    <w:rsid w:val="00490C6D"/>
    <w:rsid w:val="00493D20"/>
    <w:rsid w:val="00496BF7"/>
    <w:rsid w:val="00496C2D"/>
    <w:rsid w:val="00497B3E"/>
    <w:rsid w:val="004A056F"/>
    <w:rsid w:val="004A0721"/>
    <w:rsid w:val="004A09A1"/>
    <w:rsid w:val="004A1482"/>
    <w:rsid w:val="004A191A"/>
    <w:rsid w:val="004A29DE"/>
    <w:rsid w:val="004A33F8"/>
    <w:rsid w:val="004A4B6B"/>
    <w:rsid w:val="004A52B7"/>
    <w:rsid w:val="004A5999"/>
    <w:rsid w:val="004B045F"/>
    <w:rsid w:val="004B1411"/>
    <w:rsid w:val="004B1580"/>
    <w:rsid w:val="004B22D6"/>
    <w:rsid w:val="004B23A0"/>
    <w:rsid w:val="004B25C3"/>
    <w:rsid w:val="004B3685"/>
    <w:rsid w:val="004B38D8"/>
    <w:rsid w:val="004B3C62"/>
    <w:rsid w:val="004B40AF"/>
    <w:rsid w:val="004B61EE"/>
    <w:rsid w:val="004B6620"/>
    <w:rsid w:val="004B6B4C"/>
    <w:rsid w:val="004B7056"/>
    <w:rsid w:val="004B7124"/>
    <w:rsid w:val="004B7850"/>
    <w:rsid w:val="004B79F8"/>
    <w:rsid w:val="004C0C2A"/>
    <w:rsid w:val="004C1990"/>
    <w:rsid w:val="004C1CA7"/>
    <w:rsid w:val="004C330B"/>
    <w:rsid w:val="004C74CC"/>
    <w:rsid w:val="004D1663"/>
    <w:rsid w:val="004D2273"/>
    <w:rsid w:val="004D3537"/>
    <w:rsid w:val="004D3CE8"/>
    <w:rsid w:val="004D5544"/>
    <w:rsid w:val="004D5881"/>
    <w:rsid w:val="004D5F4B"/>
    <w:rsid w:val="004E093A"/>
    <w:rsid w:val="004E4A61"/>
    <w:rsid w:val="004E531C"/>
    <w:rsid w:val="004F03F9"/>
    <w:rsid w:val="004F0F3B"/>
    <w:rsid w:val="004F2EBD"/>
    <w:rsid w:val="004F2F87"/>
    <w:rsid w:val="004F33DD"/>
    <w:rsid w:val="004F4F4C"/>
    <w:rsid w:val="004F643A"/>
    <w:rsid w:val="005007EE"/>
    <w:rsid w:val="005022A6"/>
    <w:rsid w:val="005025DF"/>
    <w:rsid w:val="00502DA0"/>
    <w:rsid w:val="00502F03"/>
    <w:rsid w:val="005055F5"/>
    <w:rsid w:val="005057F1"/>
    <w:rsid w:val="0050589F"/>
    <w:rsid w:val="005108F5"/>
    <w:rsid w:val="00510D75"/>
    <w:rsid w:val="0051177A"/>
    <w:rsid w:val="00513E80"/>
    <w:rsid w:val="00515DB6"/>
    <w:rsid w:val="005164F2"/>
    <w:rsid w:val="0051650B"/>
    <w:rsid w:val="005177E1"/>
    <w:rsid w:val="005178FA"/>
    <w:rsid w:val="005208E9"/>
    <w:rsid w:val="00520BCB"/>
    <w:rsid w:val="00521F1B"/>
    <w:rsid w:val="00523083"/>
    <w:rsid w:val="005230FE"/>
    <w:rsid w:val="0052583C"/>
    <w:rsid w:val="00525D60"/>
    <w:rsid w:val="005261A1"/>
    <w:rsid w:val="00526219"/>
    <w:rsid w:val="00526CF0"/>
    <w:rsid w:val="0053024F"/>
    <w:rsid w:val="00530722"/>
    <w:rsid w:val="005364FE"/>
    <w:rsid w:val="00541568"/>
    <w:rsid w:val="00541F5B"/>
    <w:rsid w:val="00545246"/>
    <w:rsid w:val="00550A25"/>
    <w:rsid w:val="0055126E"/>
    <w:rsid w:val="0055218B"/>
    <w:rsid w:val="00552369"/>
    <w:rsid w:val="00552B62"/>
    <w:rsid w:val="0055322D"/>
    <w:rsid w:val="00554334"/>
    <w:rsid w:val="00554A48"/>
    <w:rsid w:val="00554C5A"/>
    <w:rsid w:val="00555A2D"/>
    <w:rsid w:val="00555BB7"/>
    <w:rsid w:val="00560962"/>
    <w:rsid w:val="00561BAD"/>
    <w:rsid w:val="0056259B"/>
    <w:rsid w:val="00563155"/>
    <w:rsid w:val="00565DB1"/>
    <w:rsid w:val="0056657E"/>
    <w:rsid w:val="0056696E"/>
    <w:rsid w:val="0057009C"/>
    <w:rsid w:val="00570A1A"/>
    <w:rsid w:val="005713FC"/>
    <w:rsid w:val="00571D6E"/>
    <w:rsid w:val="00571F23"/>
    <w:rsid w:val="00572009"/>
    <w:rsid w:val="00574234"/>
    <w:rsid w:val="00575230"/>
    <w:rsid w:val="00575422"/>
    <w:rsid w:val="005754C4"/>
    <w:rsid w:val="00576F56"/>
    <w:rsid w:val="00577039"/>
    <w:rsid w:val="005818FC"/>
    <w:rsid w:val="00581DC0"/>
    <w:rsid w:val="00581F25"/>
    <w:rsid w:val="00584CC5"/>
    <w:rsid w:val="00585163"/>
    <w:rsid w:val="00585897"/>
    <w:rsid w:val="00594D9E"/>
    <w:rsid w:val="00596199"/>
    <w:rsid w:val="005A15A1"/>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C3AE3"/>
    <w:rsid w:val="005C3E2B"/>
    <w:rsid w:val="005C53F9"/>
    <w:rsid w:val="005C60C5"/>
    <w:rsid w:val="005D09F2"/>
    <w:rsid w:val="005D5C31"/>
    <w:rsid w:val="005D6F95"/>
    <w:rsid w:val="005E05FF"/>
    <w:rsid w:val="005E0BF9"/>
    <w:rsid w:val="005E100B"/>
    <w:rsid w:val="005E1C33"/>
    <w:rsid w:val="005E2316"/>
    <w:rsid w:val="005E3868"/>
    <w:rsid w:val="005E582E"/>
    <w:rsid w:val="005E5D9B"/>
    <w:rsid w:val="005E7733"/>
    <w:rsid w:val="005F407D"/>
    <w:rsid w:val="005F4174"/>
    <w:rsid w:val="005F4358"/>
    <w:rsid w:val="005F5CFB"/>
    <w:rsid w:val="005F5EC3"/>
    <w:rsid w:val="005F6261"/>
    <w:rsid w:val="0060002A"/>
    <w:rsid w:val="00600A9C"/>
    <w:rsid w:val="00603730"/>
    <w:rsid w:val="0060668E"/>
    <w:rsid w:val="00606B76"/>
    <w:rsid w:val="00606D35"/>
    <w:rsid w:val="00607634"/>
    <w:rsid w:val="00610484"/>
    <w:rsid w:val="00610D96"/>
    <w:rsid w:val="00611C51"/>
    <w:rsid w:val="0061249B"/>
    <w:rsid w:val="00613FBE"/>
    <w:rsid w:val="0061464B"/>
    <w:rsid w:val="00617D03"/>
    <w:rsid w:val="00620D40"/>
    <w:rsid w:val="00620E58"/>
    <w:rsid w:val="006231C6"/>
    <w:rsid w:val="006262C6"/>
    <w:rsid w:val="00627EDF"/>
    <w:rsid w:val="0063098D"/>
    <w:rsid w:val="006315D4"/>
    <w:rsid w:val="00631B67"/>
    <w:rsid w:val="00632843"/>
    <w:rsid w:val="00636DB2"/>
    <w:rsid w:val="00636FD2"/>
    <w:rsid w:val="00637F77"/>
    <w:rsid w:val="00641209"/>
    <w:rsid w:val="0064138F"/>
    <w:rsid w:val="0064269D"/>
    <w:rsid w:val="006432B3"/>
    <w:rsid w:val="006478C6"/>
    <w:rsid w:val="006508B7"/>
    <w:rsid w:val="00650B4A"/>
    <w:rsid w:val="00650C69"/>
    <w:rsid w:val="00651917"/>
    <w:rsid w:val="00651D55"/>
    <w:rsid w:val="006522D4"/>
    <w:rsid w:val="0065263A"/>
    <w:rsid w:val="0065272B"/>
    <w:rsid w:val="00653D7B"/>
    <w:rsid w:val="00653D7D"/>
    <w:rsid w:val="00653F02"/>
    <w:rsid w:val="00654128"/>
    <w:rsid w:val="00657FFD"/>
    <w:rsid w:val="00662C71"/>
    <w:rsid w:val="00664B19"/>
    <w:rsid w:val="00666919"/>
    <w:rsid w:val="00666C89"/>
    <w:rsid w:val="00667D44"/>
    <w:rsid w:val="00670BCC"/>
    <w:rsid w:val="00670F9A"/>
    <w:rsid w:val="0067201F"/>
    <w:rsid w:val="0067308E"/>
    <w:rsid w:val="00673202"/>
    <w:rsid w:val="0067363F"/>
    <w:rsid w:val="00673C91"/>
    <w:rsid w:val="0067410A"/>
    <w:rsid w:val="00674386"/>
    <w:rsid w:val="00677C89"/>
    <w:rsid w:val="006809A9"/>
    <w:rsid w:val="00680E8D"/>
    <w:rsid w:val="00683BE8"/>
    <w:rsid w:val="006908BC"/>
    <w:rsid w:val="00692AC2"/>
    <w:rsid w:val="00694A88"/>
    <w:rsid w:val="006953A7"/>
    <w:rsid w:val="00695927"/>
    <w:rsid w:val="00695B8B"/>
    <w:rsid w:val="00696E95"/>
    <w:rsid w:val="006A001D"/>
    <w:rsid w:val="006A0156"/>
    <w:rsid w:val="006A0807"/>
    <w:rsid w:val="006A14B4"/>
    <w:rsid w:val="006A1850"/>
    <w:rsid w:val="006A186D"/>
    <w:rsid w:val="006A1B68"/>
    <w:rsid w:val="006A2302"/>
    <w:rsid w:val="006A30F3"/>
    <w:rsid w:val="006A31D1"/>
    <w:rsid w:val="006A5981"/>
    <w:rsid w:val="006A668D"/>
    <w:rsid w:val="006A6F68"/>
    <w:rsid w:val="006A7203"/>
    <w:rsid w:val="006A7A50"/>
    <w:rsid w:val="006B03B4"/>
    <w:rsid w:val="006B08AB"/>
    <w:rsid w:val="006B1D6A"/>
    <w:rsid w:val="006B3473"/>
    <w:rsid w:val="006B5664"/>
    <w:rsid w:val="006B67CF"/>
    <w:rsid w:val="006B738E"/>
    <w:rsid w:val="006C025B"/>
    <w:rsid w:val="006C0F06"/>
    <w:rsid w:val="006C13D5"/>
    <w:rsid w:val="006C14F3"/>
    <w:rsid w:val="006C3936"/>
    <w:rsid w:val="006C7463"/>
    <w:rsid w:val="006C74C0"/>
    <w:rsid w:val="006D1038"/>
    <w:rsid w:val="006D1DF4"/>
    <w:rsid w:val="006D23B1"/>
    <w:rsid w:val="006D4675"/>
    <w:rsid w:val="006D641C"/>
    <w:rsid w:val="006E132E"/>
    <w:rsid w:val="006E41BB"/>
    <w:rsid w:val="006E7C94"/>
    <w:rsid w:val="006F0582"/>
    <w:rsid w:val="006F145A"/>
    <w:rsid w:val="006F4448"/>
    <w:rsid w:val="006F53AB"/>
    <w:rsid w:val="006F69D3"/>
    <w:rsid w:val="00705A8D"/>
    <w:rsid w:val="00705F60"/>
    <w:rsid w:val="0070723C"/>
    <w:rsid w:val="00707C08"/>
    <w:rsid w:val="00710AFE"/>
    <w:rsid w:val="00713CF8"/>
    <w:rsid w:val="00713FD2"/>
    <w:rsid w:val="007145B2"/>
    <w:rsid w:val="0071569F"/>
    <w:rsid w:val="00725134"/>
    <w:rsid w:val="007278E5"/>
    <w:rsid w:val="00732BDE"/>
    <w:rsid w:val="00732EB6"/>
    <w:rsid w:val="007337BA"/>
    <w:rsid w:val="00734469"/>
    <w:rsid w:val="007372D6"/>
    <w:rsid w:val="00737B4E"/>
    <w:rsid w:val="00737C9C"/>
    <w:rsid w:val="00737CE4"/>
    <w:rsid w:val="00740D0A"/>
    <w:rsid w:val="00741291"/>
    <w:rsid w:val="00743EF4"/>
    <w:rsid w:val="007442C0"/>
    <w:rsid w:val="00744621"/>
    <w:rsid w:val="0074463E"/>
    <w:rsid w:val="00745D87"/>
    <w:rsid w:val="0074654E"/>
    <w:rsid w:val="00746FB6"/>
    <w:rsid w:val="00750271"/>
    <w:rsid w:val="00750A95"/>
    <w:rsid w:val="007518C7"/>
    <w:rsid w:val="00756833"/>
    <w:rsid w:val="0075695C"/>
    <w:rsid w:val="007571C2"/>
    <w:rsid w:val="00760C2C"/>
    <w:rsid w:val="00760CB4"/>
    <w:rsid w:val="007616B0"/>
    <w:rsid w:val="007622F1"/>
    <w:rsid w:val="0076293B"/>
    <w:rsid w:val="00765A2F"/>
    <w:rsid w:val="007702A8"/>
    <w:rsid w:val="0077117D"/>
    <w:rsid w:val="007724AE"/>
    <w:rsid w:val="007743EA"/>
    <w:rsid w:val="007855AF"/>
    <w:rsid w:val="00785826"/>
    <w:rsid w:val="0078606D"/>
    <w:rsid w:val="00787426"/>
    <w:rsid w:val="00790F5B"/>
    <w:rsid w:val="007919D5"/>
    <w:rsid w:val="00792768"/>
    <w:rsid w:val="00793C4E"/>
    <w:rsid w:val="00794781"/>
    <w:rsid w:val="0079506A"/>
    <w:rsid w:val="0079542D"/>
    <w:rsid w:val="00795A97"/>
    <w:rsid w:val="00796550"/>
    <w:rsid w:val="00796A3D"/>
    <w:rsid w:val="00797980"/>
    <w:rsid w:val="007A01CB"/>
    <w:rsid w:val="007A1DE4"/>
    <w:rsid w:val="007A1E5C"/>
    <w:rsid w:val="007A2F17"/>
    <w:rsid w:val="007A4E9A"/>
    <w:rsid w:val="007A5087"/>
    <w:rsid w:val="007A5605"/>
    <w:rsid w:val="007A7561"/>
    <w:rsid w:val="007B21EA"/>
    <w:rsid w:val="007B2AB5"/>
    <w:rsid w:val="007B2FB3"/>
    <w:rsid w:val="007B459D"/>
    <w:rsid w:val="007B657C"/>
    <w:rsid w:val="007B744C"/>
    <w:rsid w:val="007B74E1"/>
    <w:rsid w:val="007C1CBB"/>
    <w:rsid w:val="007C259F"/>
    <w:rsid w:val="007C4715"/>
    <w:rsid w:val="007C4928"/>
    <w:rsid w:val="007C679E"/>
    <w:rsid w:val="007D0DDD"/>
    <w:rsid w:val="007D1872"/>
    <w:rsid w:val="007D23FB"/>
    <w:rsid w:val="007D3C90"/>
    <w:rsid w:val="007D3D2D"/>
    <w:rsid w:val="007D411F"/>
    <w:rsid w:val="007D7090"/>
    <w:rsid w:val="007E0621"/>
    <w:rsid w:val="007E32DC"/>
    <w:rsid w:val="007E330B"/>
    <w:rsid w:val="007E63AA"/>
    <w:rsid w:val="007E7120"/>
    <w:rsid w:val="007E7CB3"/>
    <w:rsid w:val="007F12EF"/>
    <w:rsid w:val="007F1FDC"/>
    <w:rsid w:val="008024C6"/>
    <w:rsid w:val="00802859"/>
    <w:rsid w:val="00803618"/>
    <w:rsid w:val="0080594E"/>
    <w:rsid w:val="00805E3F"/>
    <w:rsid w:val="008139C3"/>
    <w:rsid w:val="00814FE7"/>
    <w:rsid w:val="008161B3"/>
    <w:rsid w:val="008162EC"/>
    <w:rsid w:val="00816752"/>
    <w:rsid w:val="0081718B"/>
    <w:rsid w:val="00817DA7"/>
    <w:rsid w:val="00821D41"/>
    <w:rsid w:val="00822477"/>
    <w:rsid w:val="0082496A"/>
    <w:rsid w:val="00825D74"/>
    <w:rsid w:val="00831962"/>
    <w:rsid w:val="008319B0"/>
    <w:rsid w:val="0083377D"/>
    <w:rsid w:val="00833E91"/>
    <w:rsid w:val="00834983"/>
    <w:rsid w:val="0083660F"/>
    <w:rsid w:val="00841D99"/>
    <w:rsid w:val="008421AF"/>
    <w:rsid w:val="00843DBE"/>
    <w:rsid w:val="008450BA"/>
    <w:rsid w:val="008454A5"/>
    <w:rsid w:val="008472ED"/>
    <w:rsid w:val="0084787B"/>
    <w:rsid w:val="00850717"/>
    <w:rsid w:val="008522A5"/>
    <w:rsid w:val="00852331"/>
    <w:rsid w:val="00853502"/>
    <w:rsid w:val="00855651"/>
    <w:rsid w:val="00857622"/>
    <w:rsid w:val="00857738"/>
    <w:rsid w:val="00860273"/>
    <w:rsid w:val="00860B76"/>
    <w:rsid w:val="00861CF4"/>
    <w:rsid w:val="00862813"/>
    <w:rsid w:val="008638A2"/>
    <w:rsid w:val="00863DD2"/>
    <w:rsid w:val="00864BBE"/>
    <w:rsid w:val="008650EA"/>
    <w:rsid w:val="008651D7"/>
    <w:rsid w:val="00866BF7"/>
    <w:rsid w:val="008702DE"/>
    <w:rsid w:val="0087047F"/>
    <w:rsid w:val="00870ADF"/>
    <w:rsid w:val="00870B86"/>
    <w:rsid w:val="00871C49"/>
    <w:rsid w:val="00872496"/>
    <w:rsid w:val="008745EB"/>
    <w:rsid w:val="0087536B"/>
    <w:rsid w:val="0087589B"/>
    <w:rsid w:val="0087779A"/>
    <w:rsid w:val="00880007"/>
    <w:rsid w:val="00881F62"/>
    <w:rsid w:val="00882315"/>
    <w:rsid w:val="00885A73"/>
    <w:rsid w:val="0088647C"/>
    <w:rsid w:val="00890B86"/>
    <w:rsid w:val="00890E24"/>
    <w:rsid w:val="008912E5"/>
    <w:rsid w:val="00894788"/>
    <w:rsid w:val="00895D2E"/>
    <w:rsid w:val="00896AE9"/>
    <w:rsid w:val="00896DF7"/>
    <w:rsid w:val="008A2D69"/>
    <w:rsid w:val="008A5C0D"/>
    <w:rsid w:val="008A659A"/>
    <w:rsid w:val="008A6649"/>
    <w:rsid w:val="008B03EC"/>
    <w:rsid w:val="008B073A"/>
    <w:rsid w:val="008B0DB3"/>
    <w:rsid w:val="008B2263"/>
    <w:rsid w:val="008B3EE0"/>
    <w:rsid w:val="008B3F5E"/>
    <w:rsid w:val="008B481F"/>
    <w:rsid w:val="008B762B"/>
    <w:rsid w:val="008C12F4"/>
    <w:rsid w:val="008C2240"/>
    <w:rsid w:val="008C23A6"/>
    <w:rsid w:val="008C2C4F"/>
    <w:rsid w:val="008C2F00"/>
    <w:rsid w:val="008C5083"/>
    <w:rsid w:val="008C6477"/>
    <w:rsid w:val="008C713B"/>
    <w:rsid w:val="008D25A7"/>
    <w:rsid w:val="008D3EE3"/>
    <w:rsid w:val="008D6B22"/>
    <w:rsid w:val="008E103B"/>
    <w:rsid w:val="008E315A"/>
    <w:rsid w:val="008E3D6D"/>
    <w:rsid w:val="008E44DE"/>
    <w:rsid w:val="008E63F0"/>
    <w:rsid w:val="008E69D8"/>
    <w:rsid w:val="008F1DCD"/>
    <w:rsid w:val="008F232A"/>
    <w:rsid w:val="008F25F7"/>
    <w:rsid w:val="008F2A70"/>
    <w:rsid w:val="008F5347"/>
    <w:rsid w:val="008F5C8F"/>
    <w:rsid w:val="008F6696"/>
    <w:rsid w:val="008F6C0B"/>
    <w:rsid w:val="008F7935"/>
    <w:rsid w:val="009001DB"/>
    <w:rsid w:val="00902218"/>
    <w:rsid w:val="00902899"/>
    <w:rsid w:val="009040DB"/>
    <w:rsid w:val="00905C60"/>
    <w:rsid w:val="0090607E"/>
    <w:rsid w:val="00910C3C"/>
    <w:rsid w:val="0091172D"/>
    <w:rsid w:val="00911CC9"/>
    <w:rsid w:val="00912523"/>
    <w:rsid w:val="00912707"/>
    <w:rsid w:val="00913885"/>
    <w:rsid w:val="00914311"/>
    <w:rsid w:val="00914AF6"/>
    <w:rsid w:val="009165BA"/>
    <w:rsid w:val="00916F19"/>
    <w:rsid w:val="00920138"/>
    <w:rsid w:val="0092072F"/>
    <w:rsid w:val="00921708"/>
    <w:rsid w:val="009242C6"/>
    <w:rsid w:val="0092540A"/>
    <w:rsid w:val="00926013"/>
    <w:rsid w:val="00926539"/>
    <w:rsid w:val="00930538"/>
    <w:rsid w:val="0093176A"/>
    <w:rsid w:val="00931B59"/>
    <w:rsid w:val="00933BA5"/>
    <w:rsid w:val="00934A43"/>
    <w:rsid w:val="00934AFF"/>
    <w:rsid w:val="00940C9C"/>
    <w:rsid w:val="009415AA"/>
    <w:rsid w:val="009451D0"/>
    <w:rsid w:val="00945887"/>
    <w:rsid w:val="00945FB3"/>
    <w:rsid w:val="00947B73"/>
    <w:rsid w:val="00950374"/>
    <w:rsid w:val="00950BE7"/>
    <w:rsid w:val="00951F11"/>
    <w:rsid w:val="00953940"/>
    <w:rsid w:val="00954706"/>
    <w:rsid w:val="009556D8"/>
    <w:rsid w:val="00955D07"/>
    <w:rsid w:val="00955D91"/>
    <w:rsid w:val="009575C8"/>
    <w:rsid w:val="009575CD"/>
    <w:rsid w:val="00960520"/>
    <w:rsid w:val="00962AF4"/>
    <w:rsid w:val="00963175"/>
    <w:rsid w:val="00963AC2"/>
    <w:rsid w:val="009648A8"/>
    <w:rsid w:val="0096505F"/>
    <w:rsid w:val="009667A9"/>
    <w:rsid w:val="00966EA1"/>
    <w:rsid w:val="009673F6"/>
    <w:rsid w:val="0097150D"/>
    <w:rsid w:val="00974184"/>
    <w:rsid w:val="00980262"/>
    <w:rsid w:val="009805DE"/>
    <w:rsid w:val="00981621"/>
    <w:rsid w:val="00981C48"/>
    <w:rsid w:val="00982E13"/>
    <w:rsid w:val="00983351"/>
    <w:rsid w:val="00983D75"/>
    <w:rsid w:val="00986DE0"/>
    <w:rsid w:val="00990D3B"/>
    <w:rsid w:val="009910B3"/>
    <w:rsid w:val="00992BCD"/>
    <w:rsid w:val="00992D2A"/>
    <w:rsid w:val="00993741"/>
    <w:rsid w:val="00993FA3"/>
    <w:rsid w:val="00994248"/>
    <w:rsid w:val="009952F5"/>
    <w:rsid w:val="00995864"/>
    <w:rsid w:val="0099588B"/>
    <w:rsid w:val="0099681C"/>
    <w:rsid w:val="009A1350"/>
    <w:rsid w:val="009A5D22"/>
    <w:rsid w:val="009A712C"/>
    <w:rsid w:val="009A7780"/>
    <w:rsid w:val="009B2248"/>
    <w:rsid w:val="009B3426"/>
    <w:rsid w:val="009B4451"/>
    <w:rsid w:val="009B48A5"/>
    <w:rsid w:val="009B50FD"/>
    <w:rsid w:val="009B5883"/>
    <w:rsid w:val="009B5CF8"/>
    <w:rsid w:val="009B74B0"/>
    <w:rsid w:val="009C0C01"/>
    <w:rsid w:val="009C15B6"/>
    <w:rsid w:val="009C1CBF"/>
    <w:rsid w:val="009C31B3"/>
    <w:rsid w:val="009C420F"/>
    <w:rsid w:val="009C6B8F"/>
    <w:rsid w:val="009C6CE1"/>
    <w:rsid w:val="009C6F3F"/>
    <w:rsid w:val="009D0950"/>
    <w:rsid w:val="009D0BF3"/>
    <w:rsid w:val="009D10A7"/>
    <w:rsid w:val="009D11AD"/>
    <w:rsid w:val="009D3F74"/>
    <w:rsid w:val="009D4383"/>
    <w:rsid w:val="009D4811"/>
    <w:rsid w:val="009D54F4"/>
    <w:rsid w:val="009D59B9"/>
    <w:rsid w:val="009D6210"/>
    <w:rsid w:val="009D6581"/>
    <w:rsid w:val="009D6926"/>
    <w:rsid w:val="009D69D6"/>
    <w:rsid w:val="009D737E"/>
    <w:rsid w:val="009E130F"/>
    <w:rsid w:val="009E1365"/>
    <w:rsid w:val="009E200E"/>
    <w:rsid w:val="009E2027"/>
    <w:rsid w:val="009E50E3"/>
    <w:rsid w:val="009E5C65"/>
    <w:rsid w:val="009E6B4D"/>
    <w:rsid w:val="009E7678"/>
    <w:rsid w:val="009F04F6"/>
    <w:rsid w:val="009F1AD6"/>
    <w:rsid w:val="009F1C2A"/>
    <w:rsid w:val="009F255D"/>
    <w:rsid w:val="009F530D"/>
    <w:rsid w:val="009F64B4"/>
    <w:rsid w:val="00A00D01"/>
    <w:rsid w:val="00A0200B"/>
    <w:rsid w:val="00A0202D"/>
    <w:rsid w:val="00A04BAE"/>
    <w:rsid w:val="00A05100"/>
    <w:rsid w:val="00A052C3"/>
    <w:rsid w:val="00A06223"/>
    <w:rsid w:val="00A071BD"/>
    <w:rsid w:val="00A07475"/>
    <w:rsid w:val="00A07808"/>
    <w:rsid w:val="00A13CA6"/>
    <w:rsid w:val="00A162C2"/>
    <w:rsid w:val="00A16B53"/>
    <w:rsid w:val="00A17229"/>
    <w:rsid w:val="00A17DED"/>
    <w:rsid w:val="00A20CEF"/>
    <w:rsid w:val="00A2110E"/>
    <w:rsid w:val="00A21129"/>
    <w:rsid w:val="00A213B7"/>
    <w:rsid w:val="00A22A43"/>
    <w:rsid w:val="00A232E3"/>
    <w:rsid w:val="00A236A3"/>
    <w:rsid w:val="00A27203"/>
    <w:rsid w:val="00A27886"/>
    <w:rsid w:val="00A27DC3"/>
    <w:rsid w:val="00A303A3"/>
    <w:rsid w:val="00A31138"/>
    <w:rsid w:val="00A350E8"/>
    <w:rsid w:val="00A4180E"/>
    <w:rsid w:val="00A41E17"/>
    <w:rsid w:val="00A43446"/>
    <w:rsid w:val="00A441E2"/>
    <w:rsid w:val="00A445CF"/>
    <w:rsid w:val="00A44DC6"/>
    <w:rsid w:val="00A45C9E"/>
    <w:rsid w:val="00A46D3B"/>
    <w:rsid w:val="00A47E1D"/>
    <w:rsid w:val="00A514B0"/>
    <w:rsid w:val="00A51E7D"/>
    <w:rsid w:val="00A52234"/>
    <w:rsid w:val="00A523CE"/>
    <w:rsid w:val="00A5373D"/>
    <w:rsid w:val="00A5412D"/>
    <w:rsid w:val="00A548D8"/>
    <w:rsid w:val="00A56582"/>
    <w:rsid w:val="00A56595"/>
    <w:rsid w:val="00A573EF"/>
    <w:rsid w:val="00A64ECC"/>
    <w:rsid w:val="00A65CF0"/>
    <w:rsid w:val="00A6606B"/>
    <w:rsid w:val="00A66E83"/>
    <w:rsid w:val="00A70920"/>
    <w:rsid w:val="00A74268"/>
    <w:rsid w:val="00A74F2D"/>
    <w:rsid w:val="00A75D96"/>
    <w:rsid w:val="00A76B1D"/>
    <w:rsid w:val="00A80AA0"/>
    <w:rsid w:val="00A82398"/>
    <w:rsid w:val="00A826CD"/>
    <w:rsid w:val="00A83825"/>
    <w:rsid w:val="00A848AC"/>
    <w:rsid w:val="00A84E5F"/>
    <w:rsid w:val="00A84FE9"/>
    <w:rsid w:val="00A86EC8"/>
    <w:rsid w:val="00A901CF"/>
    <w:rsid w:val="00A91840"/>
    <w:rsid w:val="00A91AA3"/>
    <w:rsid w:val="00A91F59"/>
    <w:rsid w:val="00A94533"/>
    <w:rsid w:val="00A94989"/>
    <w:rsid w:val="00A9619E"/>
    <w:rsid w:val="00A97FE5"/>
    <w:rsid w:val="00AA1228"/>
    <w:rsid w:val="00AA127D"/>
    <w:rsid w:val="00AA231D"/>
    <w:rsid w:val="00AA392C"/>
    <w:rsid w:val="00AA3C70"/>
    <w:rsid w:val="00AA3D5D"/>
    <w:rsid w:val="00AA6E89"/>
    <w:rsid w:val="00AB0E07"/>
    <w:rsid w:val="00AB2745"/>
    <w:rsid w:val="00AB31EA"/>
    <w:rsid w:val="00AB4551"/>
    <w:rsid w:val="00AB460C"/>
    <w:rsid w:val="00AB4C80"/>
    <w:rsid w:val="00AB6C5E"/>
    <w:rsid w:val="00AB750A"/>
    <w:rsid w:val="00AC0F13"/>
    <w:rsid w:val="00AC24CD"/>
    <w:rsid w:val="00AC48AD"/>
    <w:rsid w:val="00AC58A9"/>
    <w:rsid w:val="00AD04ED"/>
    <w:rsid w:val="00AD150E"/>
    <w:rsid w:val="00AE011B"/>
    <w:rsid w:val="00AE013C"/>
    <w:rsid w:val="00AE092B"/>
    <w:rsid w:val="00AE22B1"/>
    <w:rsid w:val="00AE4FA6"/>
    <w:rsid w:val="00AE7D8C"/>
    <w:rsid w:val="00AF0C15"/>
    <w:rsid w:val="00AF0F1B"/>
    <w:rsid w:val="00AF2E11"/>
    <w:rsid w:val="00AF3A62"/>
    <w:rsid w:val="00B00665"/>
    <w:rsid w:val="00B00FF3"/>
    <w:rsid w:val="00B034ED"/>
    <w:rsid w:val="00B05A84"/>
    <w:rsid w:val="00B06A5F"/>
    <w:rsid w:val="00B07E14"/>
    <w:rsid w:val="00B10499"/>
    <w:rsid w:val="00B10BCA"/>
    <w:rsid w:val="00B11F52"/>
    <w:rsid w:val="00B12975"/>
    <w:rsid w:val="00B12FA5"/>
    <w:rsid w:val="00B130E2"/>
    <w:rsid w:val="00B1354E"/>
    <w:rsid w:val="00B151AD"/>
    <w:rsid w:val="00B1541E"/>
    <w:rsid w:val="00B15C59"/>
    <w:rsid w:val="00B2085D"/>
    <w:rsid w:val="00B21DC4"/>
    <w:rsid w:val="00B23C70"/>
    <w:rsid w:val="00B247B9"/>
    <w:rsid w:val="00B2484C"/>
    <w:rsid w:val="00B25335"/>
    <w:rsid w:val="00B2678D"/>
    <w:rsid w:val="00B27ADF"/>
    <w:rsid w:val="00B30039"/>
    <w:rsid w:val="00B32743"/>
    <w:rsid w:val="00B34365"/>
    <w:rsid w:val="00B34614"/>
    <w:rsid w:val="00B347F1"/>
    <w:rsid w:val="00B349CA"/>
    <w:rsid w:val="00B3506D"/>
    <w:rsid w:val="00B35C63"/>
    <w:rsid w:val="00B37BBC"/>
    <w:rsid w:val="00B40861"/>
    <w:rsid w:val="00B40A38"/>
    <w:rsid w:val="00B4202C"/>
    <w:rsid w:val="00B427BB"/>
    <w:rsid w:val="00B442B4"/>
    <w:rsid w:val="00B45EC3"/>
    <w:rsid w:val="00B476AC"/>
    <w:rsid w:val="00B47F61"/>
    <w:rsid w:val="00B502D2"/>
    <w:rsid w:val="00B520C1"/>
    <w:rsid w:val="00B52F31"/>
    <w:rsid w:val="00B530E0"/>
    <w:rsid w:val="00B54018"/>
    <w:rsid w:val="00B54257"/>
    <w:rsid w:val="00B54860"/>
    <w:rsid w:val="00B55AD7"/>
    <w:rsid w:val="00B56A84"/>
    <w:rsid w:val="00B57BFC"/>
    <w:rsid w:val="00B607BA"/>
    <w:rsid w:val="00B60958"/>
    <w:rsid w:val="00B63AD5"/>
    <w:rsid w:val="00B7055E"/>
    <w:rsid w:val="00B72719"/>
    <w:rsid w:val="00B7434F"/>
    <w:rsid w:val="00B7482C"/>
    <w:rsid w:val="00B74A5D"/>
    <w:rsid w:val="00B81BF2"/>
    <w:rsid w:val="00B81FA2"/>
    <w:rsid w:val="00B8326F"/>
    <w:rsid w:val="00B83971"/>
    <w:rsid w:val="00B85F6B"/>
    <w:rsid w:val="00B86B04"/>
    <w:rsid w:val="00B875D5"/>
    <w:rsid w:val="00B94C9F"/>
    <w:rsid w:val="00B94CD1"/>
    <w:rsid w:val="00B94F8D"/>
    <w:rsid w:val="00B951CD"/>
    <w:rsid w:val="00BA19C3"/>
    <w:rsid w:val="00BA2B18"/>
    <w:rsid w:val="00BA44E2"/>
    <w:rsid w:val="00BA4A22"/>
    <w:rsid w:val="00BA510A"/>
    <w:rsid w:val="00BA6915"/>
    <w:rsid w:val="00BA6F8B"/>
    <w:rsid w:val="00BA7C40"/>
    <w:rsid w:val="00BB0774"/>
    <w:rsid w:val="00BB13C6"/>
    <w:rsid w:val="00BB1E5F"/>
    <w:rsid w:val="00BB20F6"/>
    <w:rsid w:val="00BB2A29"/>
    <w:rsid w:val="00BB416F"/>
    <w:rsid w:val="00BB6BF6"/>
    <w:rsid w:val="00BB776A"/>
    <w:rsid w:val="00BC15A6"/>
    <w:rsid w:val="00BC190F"/>
    <w:rsid w:val="00BC286C"/>
    <w:rsid w:val="00BC4E67"/>
    <w:rsid w:val="00BC569F"/>
    <w:rsid w:val="00BC6683"/>
    <w:rsid w:val="00BC6C1F"/>
    <w:rsid w:val="00BC708F"/>
    <w:rsid w:val="00BD023F"/>
    <w:rsid w:val="00BD0DAA"/>
    <w:rsid w:val="00BD311E"/>
    <w:rsid w:val="00BD35DC"/>
    <w:rsid w:val="00BD473A"/>
    <w:rsid w:val="00BD4AD0"/>
    <w:rsid w:val="00BD6377"/>
    <w:rsid w:val="00BD70CA"/>
    <w:rsid w:val="00BD7F14"/>
    <w:rsid w:val="00BE002B"/>
    <w:rsid w:val="00BE1F4D"/>
    <w:rsid w:val="00BE361F"/>
    <w:rsid w:val="00BE3AAD"/>
    <w:rsid w:val="00BE497D"/>
    <w:rsid w:val="00BE52DE"/>
    <w:rsid w:val="00BE52F0"/>
    <w:rsid w:val="00BF11DD"/>
    <w:rsid w:val="00BF14EC"/>
    <w:rsid w:val="00BF3C39"/>
    <w:rsid w:val="00BF5401"/>
    <w:rsid w:val="00BF5A8E"/>
    <w:rsid w:val="00BF7BED"/>
    <w:rsid w:val="00C00AD9"/>
    <w:rsid w:val="00C01983"/>
    <w:rsid w:val="00C02E6C"/>
    <w:rsid w:val="00C04293"/>
    <w:rsid w:val="00C073EF"/>
    <w:rsid w:val="00C0753F"/>
    <w:rsid w:val="00C11AC7"/>
    <w:rsid w:val="00C11AF7"/>
    <w:rsid w:val="00C13A9F"/>
    <w:rsid w:val="00C143CD"/>
    <w:rsid w:val="00C200B3"/>
    <w:rsid w:val="00C20CFB"/>
    <w:rsid w:val="00C22933"/>
    <w:rsid w:val="00C2636F"/>
    <w:rsid w:val="00C267E4"/>
    <w:rsid w:val="00C331F1"/>
    <w:rsid w:val="00C37349"/>
    <w:rsid w:val="00C37A4B"/>
    <w:rsid w:val="00C42AD4"/>
    <w:rsid w:val="00C43D34"/>
    <w:rsid w:val="00C441E7"/>
    <w:rsid w:val="00C44E27"/>
    <w:rsid w:val="00C45A7D"/>
    <w:rsid w:val="00C46766"/>
    <w:rsid w:val="00C473B0"/>
    <w:rsid w:val="00C47823"/>
    <w:rsid w:val="00C51FEC"/>
    <w:rsid w:val="00C52543"/>
    <w:rsid w:val="00C52F0E"/>
    <w:rsid w:val="00C539CE"/>
    <w:rsid w:val="00C543DB"/>
    <w:rsid w:val="00C566A0"/>
    <w:rsid w:val="00C56A72"/>
    <w:rsid w:val="00C60829"/>
    <w:rsid w:val="00C61C3A"/>
    <w:rsid w:val="00C62593"/>
    <w:rsid w:val="00C64562"/>
    <w:rsid w:val="00C66408"/>
    <w:rsid w:val="00C667BA"/>
    <w:rsid w:val="00C66B2E"/>
    <w:rsid w:val="00C701E1"/>
    <w:rsid w:val="00C71CDE"/>
    <w:rsid w:val="00C7230C"/>
    <w:rsid w:val="00C725FB"/>
    <w:rsid w:val="00C72AA7"/>
    <w:rsid w:val="00C741E9"/>
    <w:rsid w:val="00C76446"/>
    <w:rsid w:val="00C81165"/>
    <w:rsid w:val="00C8203C"/>
    <w:rsid w:val="00C82B20"/>
    <w:rsid w:val="00C8335F"/>
    <w:rsid w:val="00C837BA"/>
    <w:rsid w:val="00C844C4"/>
    <w:rsid w:val="00C85128"/>
    <w:rsid w:val="00C855D9"/>
    <w:rsid w:val="00C86B85"/>
    <w:rsid w:val="00C86DCF"/>
    <w:rsid w:val="00C87076"/>
    <w:rsid w:val="00C87D14"/>
    <w:rsid w:val="00C91D7C"/>
    <w:rsid w:val="00C91F0E"/>
    <w:rsid w:val="00C925FD"/>
    <w:rsid w:val="00C92F26"/>
    <w:rsid w:val="00C9315D"/>
    <w:rsid w:val="00C9401D"/>
    <w:rsid w:val="00C944B9"/>
    <w:rsid w:val="00C9505E"/>
    <w:rsid w:val="00C951C9"/>
    <w:rsid w:val="00C97118"/>
    <w:rsid w:val="00C97230"/>
    <w:rsid w:val="00C97481"/>
    <w:rsid w:val="00CA097F"/>
    <w:rsid w:val="00CA2180"/>
    <w:rsid w:val="00CA297A"/>
    <w:rsid w:val="00CA316C"/>
    <w:rsid w:val="00CA4FD0"/>
    <w:rsid w:val="00CA562C"/>
    <w:rsid w:val="00CA62F9"/>
    <w:rsid w:val="00CB021A"/>
    <w:rsid w:val="00CB0744"/>
    <w:rsid w:val="00CB2CE1"/>
    <w:rsid w:val="00CB5281"/>
    <w:rsid w:val="00CB5BD1"/>
    <w:rsid w:val="00CB756D"/>
    <w:rsid w:val="00CC0B55"/>
    <w:rsid w:val="00CC3B3F"/>
    <w:rsid w:val="00CC5795"/>
    <w:rsid w:val="00CC60C5"/>
    <w:rsid w:val="00CC64A3"/>
    <w:rsid w:val="00CC7501"/>
    <w:rsid w:val="00CD3975"/>
    <w:rsid w:val="00CD44BF"/>
    <w:rsid w:val="00CD4C30"/>
    <w:rsid w:val="00CD4F79"/>
    <w:rsid w:val="00CD4FD6"/>
    <w:rsid w:val="00CD506E"/>
    <w:rsid w:val="00CD6657"/>
    <w:rsid w:val="00CD7B18"/>
    <w:rsid w:val="00CE0101"/>
    <w:rsid w:val="00CE0182"/>
    <w:rsid w:val="00CE0CF7"/>
    <w:rsid w:val="00CE1449"/>
    <w:rsid w:val="00CE14C3"/>
    <w:rsid w:val="00CE27BB"/>
    <w:rsid w:val="00CE3030"/>
    <w:rsid w:val="00CE436A"/>
    <w:rsid w:val="00CF21FF"/>
    <w:rsid w:val="00CF27E4"/>
    <w:rsid w:val="00CF2C13"/>
    <w:rsid w:val="00CF32F1"/>
    <w:rsid w:val="00CF52BE"/>
    <w:rsid w:val="00CF57C7"/>
    <w:rsid w:val="00CF6480"/>
    <w:rsid w:val="00CF73E4"/>
    <w:rsid w:val="00D014F3"/>
    <w:rsid w:val="00D02DBF"/>
    <w:rsid w:val="00D033CA"/>
    <w:rsid w:val="00D03967"/>
    <w:rsid w:val="00D03BC4"/>
    <w:rsid w:val="00D04476"/>
    <w:rsid w:val="00D05C7D"/>
    <w:rsid w:val="00D06760"/>
    <w:rsid w:val="00D1237E"/>
    <w:rsid w:val="00D12393"/>
    <w:rsid w:val="00D13A50"/>
    <w:rsid w:val="00D16960"/>
    <w:rsid w:val="00D16DA0"/>
    <w:rsid w:val="00D17466"/>
    <w:rsid w:val="00D17D1E"/>
    <w:rsid w:val="00D2099C"/>
    <w:rsid w:val="00D20D5D"/>
    <w:rsid w:val="00D233AC"/>
    <w:rsid w:val="00D24D8E"/>
    <w:rsid w:val="00D27FD2"/>
    <w:rsid w:val="00D30ADE"/>
    <w:rsid w:val="00D310A1"/>
    <w:rsid w:val="00D312F3"/>
    <w:rsid w:val="00D32717"/>
    <w:rsid w:val="00D32BF7"/>
    <w:rsid w:val="00D35BC5"/>
    <w:rsid w:val="00D36D63"/>
    <w:rsid w:val="00D378E2"/>
    <w:rsid w:val="00D401B9"/>
    <w:rsid w:val="00D40616"/>
    <w:rsid w:val="00D40863"/>
    <w:rsid w:val="00D40F07"/>
    <w:rsid w:val="00D438AE"/>
    <w:rsid w:val="00D43B52"/>
    <w:rsid w:val="00D44F25"/>
    <w:rsid w:val="00D45203"/>
    <w:rsid w:val="00D45ACD"/>
    <w:rsid w:val="00D4653E"/>
    <w:rsid w:val="00D4679A"/>
    <w:rsid w:val="00D46C40"/>
    <w:rsid w:val="00D46ED3"/>
    <w:rsid w:val="00D477DA"/>
    <w:rsid w:val="00D51819"/>
    <w:rsid w:val="00D53AD8"/>
    <w:rsid w:val="00D54467"/>
    <w:rsid w:val="00D54827"/>
    <w:rsid w:val="00D54D56"/>
    <w:rsid w:val="00D55B5A"/>
    <w:rsid w:val="00D578DE"/>
    <w:rsid w:val="00D61BB5"/>
    <w:rsid w:val="00D61EB4"/>
    <w:rsid w:val="00D631A0"/>
    <w:rsid w:val="00D652BB"/>
    <w:rsid w:val="00D654BE"/>
    <w:rsid w:val="00D66822"/>
    <w:rsid w:val="00D72F20"/>
    <w:rsid w:val="00D73EB7"/>
    <w:rsid w:val="00D747AC"/>
    <w:rsid w:val="00D75F5B"/>
    <w:rsid w:val="00D7646F"/>
    <w:rsid w:val="00D764F1"/>
    <w:rsid w:val="00D76A90"/>
    <w:rsid w:val="00D77952"/>
    <w:rsid w:val="00D8049E"/>
    <w:rsid w:val="00D846D6"/>
    <w:rsid w:val="00D84EB0"/>
    <w:rsid w:val="00D860F1"/>
    <w:rsid w:val="00D879FB"/>
    <w:rsid w:val="00D9038C"/>
    <w:rsid w:val="00D91613"/>
    <w:rsid w:val="00D93055"/>
    <w:rsid w:val="00D948A2"/>
    <w:rsid w:val="00D952EE"/>
    <w:rsid w:val="00D95864"/>
    <w:rsid w:val="00D95B35"/>
    <w:rsid w:val="00D96226"/>
    <w:rsid w:val="00D96730"/>
    <w:rsid w:val="00D97436"/>
    <w:rsid w:val="00D97CDA"/>
    <w:rsid w:val="00DA0782"/>
    <w:rsid w:val="00DA08DE"/>
    <w:rsid w:val="00DA0933"/>
    <w:rsid w:val="00DA0CD9"/>
    <w:rsid w:val="00DA2079"/>
    <w:rsid w:val="00DA20C5"/>
    <w:rsid w:val="00DA3076"/>
    <w:rsid w:val="00DA5A59"/>
    <w:rsid w:val="00DA65BF"/>
    <w:rsid w:val="00DA6DC4"/>
    <w:rsid w:val="00DB0444"/>
    <w:rsid w:val="00DB0809"/>
    <w:rsid w:val="00DB1739"/>
    <w:rsid w:val="00DB2289"/>
    <w:rsid w:val="00DB2B6A"/>
    <w:rsid w:val="00DB3241"/>
    <w:rsid w:val="00DB38B3"/>
    <w:rsid w:val="00DB7D27"/>
    <w:rsid w:val="00DC1CA4"/>
    <w:rsid w:val="00DC2256"/>
    <w:rsid w:val="00DC2EAC"/>
    <w:rsid w:val="00DC3219"/>
    <w:rsid w:val="00DC4313"/>
    <w:rsid w:val="00DC4688"/>
    <w:rsid w:val="00DC4E8A"/>
    <w:rsid w:val="00DC5EE2"/>
    <w:rsid w:val="00DC6336"/>
    <w:rsid w:val="00DD0DCA"/>
    <w:rsid w:val="00DD1BA4"/>
    <w:rsid w:val="00DD1C90"/>
    <w:rsid w:val="00DD2B4F"/>
    <w:rsid w:val="00DD2F7D"/>
    <w:rsid w:val="00DD398F"/>
    <w:rsid w:val="00DD3FFC"/>
    <w:rsid w:val="00DD4229"/>
    <w:rsid w:val="00DD4776"/>
    <w:rsid w:val="00DD7022"/>
    <w:rsid w:val="00DE074E"/>
    <w:rsid w:val="00DE0757"/>
    <w:rsid w:val="00DE3DCA"/>
    <w:rsid w:val="00DE43FD"/>
    <w:rsid w:val="00DE4CA0"/>
    <w:rsid w:val="00DE654A"/>
    <w:rsid w:val="00DE676A"/>
    <w:rsid w:val="00DF0DD7"/>
    <w:rsid w:val="00DF24D6"/>
    <w:rsid w:val="00DF2D1B"/>
    <w:rsid w:val="00DF458F"/>
    <w:rsid w:val="00DF4CC7"/>
    <w:rsid w:val="00DF5112"/>
    <w:rsid w:val="00DF5A25"/>
    <w:rsid w:val="00DF6D40"/>
    <w:rsid w:val="00DF7889"/>
    <w:rsid w:val="00E0083C"/>
    <w:rsid w:val="00E017F3"/>
    <w:rsid w:val="00E0227E"/>
    <w:rsid w:val="00E03195"/>
    <w:rsid w:val="00E043D7"/>
    <w:rsid w:val="00E04667"/>
    <w:rsid w:val="00E04B59"/>
    <w:rsid w:val="00E07030"/>
    <w:rsid w:val="00E07085"/>
    <w:rsid w:val="00E0756C"/>
    <w:rsid w:val="00E1181E"/>
    <w:rsid w:val="00E11EA5"/>
    <w:rsid w:val="00E14571"/>
    <w:rsid w:val="00E163B2"/>
    <w:rsid w:val="00E17A0F"/>
    <w:rsid w:val="00E20B98"/>
    <w:rsid w:val="00E20F1F"/>
    <w:rsid w:val="00E22934"/>
    <w:rsid w:val="00E22EC5"/>
    <w:rsid w:val="00E2328E"/>
    <w:rsid w:val="00E23C3F"/>
    <w:rsid w:val="00E23F7A"/>
    <w:rsid w:val="00E24282"/>
    <w:rsid w:val="00E24BDB"/>
    <w:rsid w:val="00E26B54"/>
    <w:rsid w:val="00E26F9F"/>
    <w:rsid w:val="00E276EA"/>
    <w:rsid w:val="00E30721"/>
    <w:rsid w:val="00E30C04"/>
    <w:rsid w:val="00E31883"/>
    <w:rsid w:val="00E33424"/>
    <w:rsid w:val="00E33BB2"/>
    <w:rsid w:val="00E33CAD"/>
    <w:rsid w:val="00E34EF9"/>
    <w:rsid w:val="00E35770"/>
    <w:rsid w:val="00E37FD0"/>
    <w:rsid w:val="00E40387"/>
    <w:rsid w:val="00E4073E"/>
    <w:rsid w:val="00E41D12"/>
    <w:rsid w:val="00E42517"/>
    <w:rsid w:val="00E42863"/>
    <w:rsid w:val="00E435C3"/>
    <w:rsid w:val="00E43BC0"/>
    <w:rsid w:val="00E43C22"/>
    <w:rsid w:val="00E443EF"/>
    <w:rsid w:val="00E45022"/>
    <w:rsid w:val="00E45313"/>
    <w:rsid w:val="00E45B2D"/>
    <w:rsid w:val="00E45BFD"/>
    <w:rsid w:val="00E47ADA"/>
    <w:rsid w:val="00E50F14"/>
    <w:rsid w:val="00E51843"/>
    <w:rsid w:val="00E5751D"/>
    <w:rsid w:val="00E61222"/>
    <w:rsid w:val="00E612B2"/>
    <w:rsid w:val="00E62DE3"/>
    <w:rsid w:val="00E6387A"/>
    <w:rsid w:val="00E6587A"/>
    <w:rsid w:val="00E66C9F"/>
    <w:rsid w:val="00E67839"/>
    <w:rsid w:val="00E67A8B"/>
    <w:rsid w:val="00E70AE3"/>
    <w:rsid w:val="00E72329"/>
    <w:rsid w:val="00E724B2"/>
    <w:rsid w:val="00E72CFB"/>
    <w:rsid w:val="00E739F8"/>
    <w:rsid w:val="00E7453A"/>
    <w:rsid w:val="00E77764"/>
    <w:rsid w:val="00E77FFE"/>
    <w:rsid w:val="00E8032C"/>
    <w:rsid w:val="00E80857"/>
    <w:rsid w:val="00E81647"/>
    <w:rsid w:val="00E81EE4"/>
    <w:rsid w:val="00E825E7"/>
    <w:rsid w:val="00E82D4F"/>
    <w:rsid w:val="00E83867"/>
    <w:rsid w:val="00E83A12"/>
    <w:rsid w:val="00E841FC"/>
    <w:rsid w:val="00E84912"/>
    <w:rsid w:val="00E90379"/>
    <w:rsid w:val="00E912F8"/>
    <w:rsid w:val="00E914BB"/>
    <w:rsid w:val="00E93700"/>
    <w:rsid w:val="00E93A7B"/>
    <w:rsid w:val="00E94B0A"/>
    <w:rsid w:val="00E9621D"/>
    <w:rsid w:val="00E96D5D"/>
    <w:rsid w:val="00EA09C0"/>
    <w:rsid w:val="00EA1973"/>
    <w:rsid w:val="00EA7939"/>
    <w:rsid w:val="00EB0468"/>
    <w:rsid w:val="00EB0973"/>
    <w:rsid w:val="00EB1D88"/>
    <w:rsid w:val="00EB2547"/>
    <w:rsid w:val="00EB30DA"/>
    <w:rsid w:val="00EB3B4E"/>
    <w:rsid w:val="00EB42EF"/>
    <w:rsid w:val="00EB5326"/>
    <w:rsid w:val="00EC09C7"/>
    <w:rsid w:val="00EC1442"/>
    <w:rsid w:val="00EC1990"/>
    <w:rsid w:val="00EC4C4D"/>
    <w:rsid w:val="00EC4C81"/>
    <w:rsid w:val="00ED0BB1"/>
    <w:rsid w:val="00ED128B"/>
    <w:rsid w:val="00ED151D"/>
    <w:rsid w:val="00ED26C6"/>
    <w:rsid w:val="00ED2A92"/>
    <w:rsid w:val="00ED3984"/>
    <w:rsid w:val="00ED4117"/>
    <w:rsid w:val="00ED438B"/>
    <w:rsid w:val="00ED5287"/>
    <w:rsid w:val="00ED5D29"/>
    <w:rsid w:val="00ED5DCB"/>
    <w:rsid w:val="00ED68E2"/>
    <w:rsid w:val="00ED725C"/>
    <w:rsid w:val="00EE0F9A"/>
    <w:rsid w:val="00EE3137"/>
    <w:rsid w:val="00EE4694"/>
    <w:rsid w:val="00EE4BCF"/>
    <w:rsid w:val="00EE500F"/>
    <w:rsid w:val="00EE6D8F"/>
    <w:rsid w:val="00EE7C59"/>
    <w:rsid w:val="00EF5760"/>
    <w:rsid w:val="00EF5FB5"/>
    <w:rsid w:val="00F00AB9"/>
    <w:rsid w:val="00F00C92"/>
    <w:rsid w:val="00F02A6D"/>
    <w:rsid w:val="00F04810"/>
    <w:rsid w:val="00F05643"/>
    <w:rsid w:val="00F07657"/>
    <w:rsid w:val="00F158DB"/>
    <w:rsid w:val="00F15E92"/>
    <w:rsid w:val="00F1626E"/>
    <w:rsid w:val="00F16CEA"/>
    <w:rsid w:val="00F16DC5"/>
    <w:rsid w:val="00F212BB"/>
    <w:rsid w:val="00F22881"/>
    <w:rsid w:val="00F24B26"/>
    <w:rsid w:val="00F24B2D"/>
    <w:rsid w:val="00F26F6C"/>
    <w:rsid w:val="00F30BF7"/>
    <w:rsid w:val="00F30EED"/>
    <w:rsid w:val="00F32410"/>
    <w:rsid w:val="00F34A57"/>
    <w:rsid w:val="00F37CAF"/>
    <w:rsid w:val="00F37F88"/>
    <w:rsid w:val="00F42B2D"/>
    <w:rsid w:val="00F42F72"/>
    <w:rsid w:val="00F44B61"/>
    <w:rsid w:val="00F45A4F"/>
    <w:rsid w:val="00F45F6E"/>
    <w:rsid w:val="00F47867"/>
    <w:rsid w:val="00F47978"/>
    <w:rsid w:val="00F50473"/>
    <w:rsid w:val="00F5082E"/>
    <w:rsid w:val="00F50937"/>
    <w:rsid w:val="00F517C0"/>
    <w:rsid w:val="00F527A4"/>
    <w:rsid w:val="00F5526A"/>
    <w:rsid w:val="00F55892"/>
    <w:rsid w:val="00F572C2"/>
    <w:rsid w:val="00F614AB"/>
    <w:rsid w:val="00F62D38"/>
    <w:rsid w:val="00F63360"/>
    <w:rsid w:val="00F64AD0"/>
    <w:rsid w:val="00F657D4"/>
    <w:rsid w:val="00F70222"/>
    <w:rsid w:val="00F703DD"/>
    <w:rsid w:val="00F70F92"/>
    <w:rsid w:val="00F74233"/>
    <w:rsid w:val="00F764D7"/>
    <w:rsid w:val="00F77700"/>
    <w:rsid w:val="00F8061F"/>
    <w:rsid w:val="00F806A2"/>
    <w:rsid w:val="00F80FDB"/>
    <w:rsid w:val="00F85716"/>
    <w:rsid w:val="00F85FA8"/>
    <w:rsid w:val="00F91C52"/>
    <w:rsid w:val="00F936EC"/>
    <w:rsid w:val="00F94880"/>
    <w:rsid w:val="00F94A40"/>
    <w:rsid w:val="00F97553"/>
    <w:rsid w:val="00FA150F"/>
    <w:rsid w:val="00FA1BC6"/>
    <w:rsid w:val="00FA3F17"/>
    <w:rsid w:val="00FB0A6D"/>
    <w:rsid w:val="00FB0F4F"/>
    <w:rsid w:val="00FB3930"/>
    <w:rsid w:val="00FB56F1"/>
    <w:rsid w:val="00FB6EAC"/>
    <w:rsid w:val="00FC09D7"/>
    <w:rsid w:val="00FC1349"/>
    <w:rsid w:val="00FC202B"/>
    <w:rsid w:val="00FC2099"/>
    <w:rsid w:val="00FC2B62"/>
    <w:rsid w:val="00FC3574"/>
    <w:rsid w:val="00FC62BA"/>
    <w:rsid w:val="00FC7D62"/>
    <w:rsid w:val="00FD0A53"/>
    <w:rsid w:val="00FD3EB6"/>
    <w:rsid w:val="00FE02EE"/>
    <w:rsid w:val="00FE039B"/>
    <w:rsid w:val="00FE0C21"/>
    <w:rsid w:val="00FE1D34"/>
    <w:rsid w:val="00FE223B"/>
    <w:rsid w:val="00FE3912"/>
    <w:rsid w:val="00FE5AB7"/>
    <w:rsid w:val="00FE66ED"/>
    <w:rsid w:val="00FE68A8"/>
    <w:rsid w:val="00FE6CD0"/>
    <w:rsid w:val="00FE719A"/>
    <w:rsid w:val="00FF20F9"/>
    <w:rsid w:val="00FF3764"/>
    <w:rsid w:val="00FF37C3"/>
    <w:rsid w:val="00FF57F4"/>
    <w:rsid w:val="00FF6109"/>
    <w:rsid w:val="00FF7C12"/>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50" Type="http://schemas.openxmlformats.org/officeDocument/2006/relationships/hyperlink" Target="http://www.worldwidewebsize.com/" TargetMode="External"/><Relationship Id="rId51" Type="http://schemas.openxmlformats.org/officeDocument/2006/relationships/hyperlink" Target="http://en.wikipedia.org/wiki/Faceted_search" TargetMode="External"/><Relationship Id="rId52" Type="http://schemas.openxmlformats.org/officeDocument/2006/relationships/hyperlink" Target="http://docs.oracle.com/javase/tutorial/getStarted/intro/definition.html" TargetMode="External"/><Relationship Id="rId53" Type="http://schemas.openxmlformats.org/officeDocument/2006/relationships/hyperlink" Target="http://maven.apache.org/what-is-maven.html" TargetMode="External"/><Relationship Id="rId54" Type="http://schemas.openxmlformats.org/officeDocument/2006/relationships/hyperlink" Target="http://www.w3.org/TR/owl2-syntax/" TargetMode="External"/><Relationship Id="rId55" Type="http://schemas.openxmlformats.org/officeDocument/2006/relationships/fontTable" Target="fontTable.xml"/><Relationship Id="rId56" Type="http://schemas.openxmlformats.org/officeDocument/2006/relationships/theme" Target="theme/theme1.xml"/><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hyperlink" Target="http://studentnet.cs.manchester.ac.uk/pgt/2013/COMP60990/project/projectbookdetails.php?projectid=20889" TargetMode="External"/><Relationship Id="rId46" Type="http://schemas.openxmlformats.org/officeDocument/2006/relationships/hyperlink" Target="http://www.w3.org/2001/sw/wiki/OWL" TargetMode="External"/><Relationship Id="rId47" Type="http://schemas.openxmlformats.org/officeDocument/2006/relationships/hyperlink" Target="http://www.w3.org/TR/owl-features" TargetMode="External"/><Relationship Id="rId48" Type="http://schemas.openxmlformats.org/officeDocument/2006/relationships/hyperlink" Target="http://www.w3.org/TR/owl2-overview/" TargetMode="External"/><Relationship Id="rId49" Type="http://schemas.openxmlformats.org/officeDocument/2006/relationships/hyperlink" Target="http://en.wikipedia.org/wiki/Application_programming_interfac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footer" Target="footer1.xml"/><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9A00D-A59D-874A-9AEB-9D2A8CF47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75</Pages>
  <Words>26057</Words>
  <Characters>134978</Characters>
  <Application>Microsoft Macintosh Word</Application>
  <DocSecurity>0</DocSecurity>
  <Lines>2871</Lines>
  <Paragraphs>1353</Paragraphs>
  <ScaleCrop>false</ScaleCrop>
  <Company/>
  <LinksUpToDate>false</LinksUpToDate>
  <CharactersWithSpaces>159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090</cp:revision>
  <dcterms:created xsi:type="dcterms:W3CDTF">2014-07-27T13:59:00Z</dcterms:created>
  <dcterms:modified xsi:type="dcterms:W3CDTF">2014-08-04T21:47:00Z</dcterms:modified>
</cp:coreProperties>
</file>